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88014C" w14:textId="6A3AB0D6" w:rsidR="00A1637D" w:rsidRPr="00DB5308" w:rsidRDefault="00655F40" w:rsidP="001D5C17">
      <w:pPr>
        <w:ind w:firstLine="720"/>
        <w:jc w:val="center"/>
        <w:rPr>
          <w:rFonts w:ascii="Garamond" w:hAnsi="Garamond" w:cs="Times New Roman"/>
        </w:rPr>
      </w:pPr>
      <w:r w:rsidRPr="00DB5308">
        <w:rPr>
          <w:rFonts w:ascii="Garamond" w:hAnsi="Garamond" w:cs="Times New Roman"/>
        </w:rPr>
        <w:t>Digging Up Obama Hope</w:t>
      </w:r>
      <w:r w:rsidR="00A1637D" w:rsidRPr="00DB5308">
        <w:rPr>
          <w:rFonts w:ascii="Garamond" w:hAnsi="Garamond" w:cs="Times New Roman"/>
        </w:rPr>
        <w:t>:</w:t>
      </w:r>
    </w:p>
    <w:p w14:paraId="666CB65E" w14:textId="0C307F45" w:rsidR="0073079F" w:rsidRPr="00DB5308" w:rsidRDefault="00A1637D" w:rsidP="001D5C17">
      <w:pPr>
        <w:ind w:firstLine="720"/>
        <w:jc w:val="center"/>
        <w:rPr>
          <w:rFonts w:ascii="Garamond" w:hAnsi="Garamond" w:cs="Times New Roman"/>
        </w:rPr>
      </w:pPr>
      <w:r w:rsidRPr="00DB5308">
        <w:rPr>
          <w:rFonts w:ascii="Garamond" w:hAnsi="Garamond" w:cs="Times New Roman"/>
        </w:rPr>
        <w:t xml:space="preserve">The Infrastructure of Viral Images </w:t>
      </w:r>
    </w:p>
    <w:p w14:paraId="739D0F2F" w14:textId="77777777" w:rsidR="0073079F" w:rsidRPr="00DB5308" w:rsidRDefault="0073079F" w:rsidP="00B74142">
      <w:pPr>
        <w:rPr>
          <w:rFonts w:ascii="Garamond" w:hAnsi="Garamond" w:cs="Times New Roman"/>
          <w:color w:val="FF0000"/>
          <w:u w:val="single"/>
        </w:rPr>
      </w:pPr>
    </w:p>
    <w:p w14:paraId="0FE92C7D" w14:textId="7F5C77C5" w:rsidR="0075356B" w:rsidRPr="00DB5308" w:rsidRDefault="0075356B" w:rsidP="001D5C17">
      <w:pPr>
        <w:ind w:firstLine="720"/>
        <w:jc w:val="center"/>
        <w:rPr>
          <w:rFonts w:ascii="Garamond" w:hAnsi="Garamond" w:cs="Times New Roman"/>
          <w:color w:val="FF0000"/>
          <w:u w:val="single"/>
        </w:rPr>
      </w:pPr>
      <w:r w:rsidRPr="00DB5308">
        <w:rPr>
          <w:rFonts w:ascii="Garamond" w:hAnsi="Garamond" w:cs="Times New Roman"/>
          <w:color w:val="FF0000"/>
          <w:u w:val="single"/>
        </w:rPr>
        <w:t>1. Introduction</w:t>
      </w:r>
    </w:p>
    <w:p w14:paraId="75AA1D9D" w14:textId="77777777" w:rsidR="00AA08D7" w:rsidRPr="00DB5308" w:rsidRDefault="00AA08D7" w:rsidP="001D5C17">
      <w:pPr>
        <w:ind w:firstLine="720"/>
        <w:rPr>
          <w:rFonts w:ascii="Garamond" w:hAnsi="Garamond" w:cs="Times New Roman"/>
        </w:rPr>
      </w:pPr>
    </w:p>
    <w:p w14:paraId="58298419" w14:textId="4CEAF107" w:rsidR="0075356B" w:rsidRPr="00DB5308" w:rsidRDefault="00AA08D7" w:rsidP="00C17209">
      <w:pPr>
        <w:ind w:firstLine="720"/>
        <w:rPr>
          <w:rFonts w:ascii="Garamond" w:hAnsi="Garamond" w:cs="Times New Roman"/>
        </w:rPr>
      </w:pPr>
      <w:r w:rsidRPr="00DB5308">
        <w:rPr>
          <w:rFonts w:ascii="Garamond" w:hAnsi="Garamond" w:cs="Times New Roman"/>
        </w:rPr>
        <w:t>“The domain obamicon.me is for sale. To purchase, call Afternic.com at +1 781-373-6847 or 855-201-2286. Click here for more details.” Th</w:t>
      </w:r>
      <w:r w:rsidR="00211B91" w:rsidRPr="00DB5308">
        <w:rPr>
          <w:rFonts w:ascii="Garamond" w:hAnsi="Garamond" w:cs="Times New Roman"/>
        </w:rPr>
        <w:t>is quote</w:t>
      </w:r>
      <w:r w:rsidRPr="00DB5308">
        <w:rPr>
          <w:rFonts w:ascii="Garamond" w:hAnsi="Garamond" w:cs="Times New Roman"/>
        </w:rPr>
        <w:t xml:space="preserve"> </w:t>
      </w:r>
      <w:r w:rsidR="007056C2" w:rsidRPr="00DB5308">
        <w:rPr>
          <w:rFonts w:ascii="Garamond" w:hAnsi="Garamond" w:cs="Times New Roman"/>
        </w:rPr>
        <w:t>lays out</w:t>
      </w:r>
      <w:r w:rsidRPr="00DB5308">
        <w:rPr>
          <w:rFonts w:ascii="Garamond" w:hAnsi="Garamond" w:cs="Times New Roman"/>
        </w:rPr>
        <w:t xml:space="preserve"> </w:t>
      </w:r>
      <w:r w:rsidR="007056C2" w:rsidRPr="00DB5308">
        <w:rPr>
          <w:rFonts w:ascii="Garamond" w:hAnsi="Garamond" w:cs="Times New Roman"/>
        </w:rPr>
        <w:t>the</w:t>
      </w:r>
      <w:r w:rsidRPr="00DB5308">
        <w:rPr>
          <w:rFonts w:ascii="Garamond" w:hAnsi="Garamond" w:cs="Times New Roman"/>
        </w:rPr>
        <w:t xml:space="preserve"> generic process of registering a domain name</w:t>
      </w:r>
      <w:r w:rsidR="00211B91" w:rsidRPr="00DB5308">
        <w:rPr>
          <w:rFonts w:ascii="Garamond" w:hAnsi="Garamond" w:cs="Times New Roman"/>
        </w:rPr>
        <w:t xml:space="preserve">. When you click for more details, you </w:t>
      </w:r>
      <w:r w:rsidR="007056C2" w:rsidRPr="00DB5308">
        <w:rPr>
          <w:rFonts w:ascii="Garamond" w:hAnsi="Garamond" w:cs="Times New Roman"/>
        </w:rPr>
        <w:t xml:space="preserve">are re-directed to form </w:t>
      </w:r>
      <w:r w:rsidR="00C17209" w:rsidRPr="00DB5308">
        <w:rPr>
          <w:rFonts w:ascii="Garamond" w:hAnsi="Garamond" w:cs="Times New Roman"/>
        </w:rPr>
        <w:t xml:space="preserve">where you can enter your personal information, prove you are not a robot, and get a price quote for the domain within 24 hours. </w:t>
      </w:r>
      <w:r w:rsidR="00211B91" w:rsidRPr="00DB5308">
        <w:rPr>
          <w:rFonts w:ascii="Garamond" w:hAnsi="Garamond" w:cs="Times New Roman"/>
        </w:rPr>
        <w:t>What you do not find is</w:t>
      </w:r>
      <w:r w:rsidRPr="00DB5308">
        <w:rPr>
          <w:rFonts w:ascii="Garamond" w:hAnsi="Garamond" w:cs="Times New Roman"/>
        </w:rPr>
        <w:t xml:space="preserve"> </w:t>
      </w:r>
      <w:r w:rsidR="00211B91" w:rsidRPr="00DB5308">
        <w:rPr>
          <w:rFonts w:ascii="Garamond" w:hAnsi="Garamond" w:cs="Times New Roman"/>
        </w:rPr>
        <w:t>any</w:t>
      </w:r>
      <w:r w:rsidRPr="00DB5308">
        <w:rPr>
          <w:rFonts w:ascii="Garamond" w:hAnsi="Garamond" w:cs="Times New Roman"/>
        </w:rPr>
        <w:t xml:space="preserve">thing about the history of what used to be available at </w:t>
      </w:r>
      <w:r w:rsidR="00211B91" w:rsidRPr="00DB5308">
        <w:rPr>
          <w:rFonts w:ascii="Garamond" w:hAnsi="Garamond" w:cs="Times New Roman"/>
        </w:rPr>
        <w:t xml:space="preserve">Obamicon.me, a once active website that Laurie Gries (2015) argues is largely responsible for the mass production </w:t>
      </w:r>
      <w:r w:rsidR="00211B91" w:rsidRPr="00DB5308">
        <w:rPr>
          <w:rFonts w:ascii="Garamond" w:hAnsi="Garamond" w:cs="Times New Roman"/>
          <w:i/>
        </w:rPr>
        <w:t>Obama Hope</w:t>
      </w:r>
      <w:r w:rsidR="00211B91" w:rsidRPr="00DB5308">
        <w:rPr>
          <w:rFonts w:ascii="Garamond" w:hAnsi="Garamond" w:cs="Times New Roman"/>
        </w:rPr>
        <w:t xml:space="preserve"> remixes that began to widely circulate in 2009</w:t>
      </w:r>
      <w:r w:rsidRPr="00DB5308">
        <w:rPr>
          <w:rFonts w:ascii="Garamond" w:hAnsi="Garamond" w:cs="Times New Roman"/>
        </w:rPr>
        <w:t xml:space="preserve">. </w:t>
      </w:r>
      <w:r w:rsidR="00211B91" w:rsidRPr="00DB5308">
        <w:rPr>
          <w:rFonts w:ascii="Garamond" w:hAnsi="Garamond" w:cs="Times New Roman"/>
        </w:rPr>
        <w:t xml:space="preserve">The fact that Obamicon.me is no longer active </w:t>
      </w:r>
      <w:r w:rsidRPr="00DB5308">
        <w:rPr>
          <w:rFonts w:ascii="Garamond" w:hAnsi="Garamond" w:cs="Times New Roman"/>
        </w:rPr>
        <w:t xml:space="preserve">is </w:t>
      </w:r>
      <w:r w:rsidR="00211B91" w:rsidRPr="00DB5308">
        <w:rPr>
          <w:rFonts w:ascii="Garamond" w:hAnsi="Garamond" w:cs="Times New Roman"/>
        </w:rPr>
        <w:t xml:space="preserve">not </w:t>
      </w:r>
      <w:r w:rsidRPr="00DB5308">
        <w:rPr>
          <w:rFonts w:ascii="Garamond" w:hAnsi="Garamond" w:cs="Times New Roman"/>
        </w:rPr>
        <w:t xml:space="preserve">surprising—with the average lifespan of a website estimated </w:t>
      </w:r>
      <w:r w:rsidR="00E07345" w:rsidRPr="00DB5308">
        <w:rPr>
          <w:rFonts w:ascii="Garamond" w:hAnsi="Garamond" w:cs="Times New Roman"/>
        </w:rPr>
        <w:t>around</w:t>
      </w:r>
      <w:r w:rsidRPr="00DB5308">
        <w:rPr>
          <w:rFonts w:ascii="Garamond" w:hAnsi="Garamond" w:cs="Times New Roman"/>
        </w:rPr>
        <w:t xml:space="preserve"> 100 days, there is a lot of content going offline</w:t>
      </w:r>
      <w:r w:rsidR="00E07345" w:rsidRPr="00DB5308">
        <w:rPr>
          <w:rFonts w:ascii="Garamond" w:hAnsi="Garamond" w:cs="Times New Roman"/>
        </w:rPr>
        <w:t xml:space="preserve"> </w:t>
      </w:r>
      <w:r w:rsidR="00E07345"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Lepore", "given" : "Jill", "non-dropping-particle" : "", "parse-names" : false, "suffix" : "" } ], "container-title" : "The New Yorker", "id" : "ITEM-1", "issued" : { "date-parts" : [ [ "2015", "1" ] ] }, "title" : "The Cobweb: Can the Internet be archived?", "type" : "article-magazine" }, "uris" : [ "http://www.mendeley.com/documents/?uuid=f98c703e-0134-40c3-9adc-f4a47e97afd2" ] } ], "mendeley" : { "formattedCitation" : "(Lepore 2015)", "plainTextFormattedCitation" : "(Lepore 2015)", "previouslyFormattedCitation" : "(Lepore 2015)" }, "properties" : {  }, "schema" : "https://github.com/citation-style-language/schema/raw/master/csl-citation.json" }</w:instrText>
      </w:r>
      <w:r w:rsidR="00E07345" w:rsidRPr="00DB5308">
        <w:rPr>
          <w:rFonts w:ascii="Garamond" w:hAnsi="Garamond" w:cs="Times New Roman"/>
        </w:rPr>
        <w:fldChar w:fldCharType="separate"/>
      </w:r>
      <w:r w:rsidR="00E07345" w:rsidRPr="00DB5308">
        <w:rPr>
          <w:rFonts w:ascii="Garamond" w:hAnsi="Garamond" w:cs="Times New Roman"/>
          <w:noProof/>
        </w:rPr>
        <w:t>(Lepore 2015)</w:t>
      </w:r>
      <w:r w:rsidR="00E07345" w:rsidRPr="00DB5308">
        <w:rPr>
          <w:rFonts w:ascii="Garamond" w:hAnsi="Garamond" w:cs="Times New Roman"/>
        </w:rPr>
        <w:fldChar w:fldCharType="end"/>
      </w:r>
      <w:r w:rsidR="00E07345" w:rsidRPr="00DB5308">
        <w:rPr>
          <w:rFonts w:ascii="Garamond" w:hAnsi="Garamond" w:cs="Times New Roman"/>
        </w:rPr>
        <w:t>. W</w:t>
      </w:r>
      <w:r w:rsidRPr="00DB5308">
        <w:rPr>
          <w:rFonts w:ascii="Garamond" w:hAnsi="Garamond" w:cs="Times New Roman"/>
        </w:rPr>
        <w:t>eb users encounter this phenomena in the form of broken links (often marked with error messages or solicitations to purchase such as the offer above), being automatically redirected to a different website (which is what would have happened if you had attempted to access the</w:t>
      </w:r>
      <w:r w:rsidR="00A20F9F" w:rsidRPr="00DB5308">
        <w:rPr>
          <w:rFonts w:ascii="Garamond" w:hAnsi="Garamond" w:cs="Times New Roman"/>
        </w:rPr>
        <w:t xml:space="preserve"> Obamicon.me</w:t>
      </w:r>
      <w:r w:rsidRPr="00DB5308">
        <w:rPr>
          <w:rFonts w:ascii="Garamond" w:hAnsi="Garamond" w:cs="Times New Roman"/>
        </w:rPr>
        <w:t xml:space="preserve"> URL back in 2016), or finding old content overwritten by something new (what would happen if you purchased the domain and created your own web</w:t>
      </w:r>
      <w:r w:rsidR="00F82BE0" w:rsidRPr="00DB5308">
        <w:rPr>
          <w:rFonts w:ascii="Garamond" w:hAnsi="Garamond" w:cs="Times New Roman"/>
        </w:rPr>
        <w:t xml:space="preserve">site). In the face of such instability, often termed </w:t>
      </w:r>
      <w:r w:rsidR="00F82BE0" w:rsidRPr="00DB5308">
        <w:rPr>
          <w:rFonts w:ascii="Garamond" w:hAnsi="Garamond" w:cs="Times New Roman"/>
          <w:i/>
        </w:rPr>
        <w:t>reference rot</w:t>
      </w:r>
      <w:r w:rsidR="009E14AB" w:rsidRPr="00DB5308">
        <w:rPr>
          <w:rFonts w:ascii="Garamond" w:hAnsi="Garamond" w:cs="Times New Roman"/>
        </w:rPr>
        <w:t xml:space="preserve"> or </w:t>
      </w:r>
      <w:r w:rsidR="009E14AB" w:rsidRPr="00DB5308">
        <w:rPr>
          <w:rFonts w:ascii="Garamond" w:hAnsi="Garamond" w:cs="Times New Roman"/>
          <w:i/>
        </w:rPr>
        <w:t>link rot</w:t>
      </w:r>
      <w:r w:rsidR="00F82BE0" w:rsidRPr="00DB5308">
        <w:rPr>
          <w:rFonts w:ascii="Garamond" w:hAnsi="Garamond" w:cs="Times New Roman"/>
        </w:rPr>
        <w:t xml:space="preserve">, one must look elsewhere to understand what Obamicon.me was and what happened to it. </w:t>
      </w:r>
    </w:p>
    <w:p w14:paraId="23AF09F9" w14:textId="4A50A2A7" w:rsidR="00B449DC" w:rsidRDefault="0075356B" w:rsidP="001D5C17">
      <w:pPr>
        <w:ind w:firstLine="720"/>
        <w:rPr>
          <w:ins w:id="0" w:author="Batou Asterion" w:date="2018-02-21T13:27:00Z"/>
          <w:rFonts w:ascii="Garamond" w:hAnsi="Garamond" w:cs="Times New Roman"/>
        </w:rPr>
      </w:pPr>
      <w:r w:rsidRPr="00DB5308">
        <w:rPr>
          <w:rFonts w:ascii="Garamond" w:hAnsi="Garamond" w:cs="Times New Roman"/>
          <w:i/>
        </w:rPr>
        <w:t>Paste Maga</w:t>
      </w:r>
      <w:r w:rsidR="00B449DC" w:rsidRPr="00DB5308">
        <w:rPr>
          <w:rFonts w:ascii="Garamond" w:hAnsi="Garamond" w:cs="Times New Roman"/>
          <w:i/>
        </w:rPr>
        <w:t>zine</w:t>
      </w:r>
      <w:r w:rsidR="00B449DC" w:rsidRPr="00DB5308">
        <w:rPr>
          <w:rFonts w:ascii="Garamond" w:hAnsi="Garamond" w:cs="Times New Roman"/>
        </w:rPr>
        <w:t xml:space="preserve"> </w:t>
      </w:r>
      <w:r w:rsidR="00F66E05" w:rsidRPr="00DB5308">
        <w:rPr>
          <w:rFonts w:ascii="Garamond" w:hAnsi="Garamond" w:cs="Times New Roman"/>
        </w:rPr>
        <w:t>conceived of</w:t>
      </w:r>
      <w:r w:rsidR="00B449DC" w:rsidRPr="00DB5308">
        <w:rPr>
          <w:rFonts w:ascii="Garamond" w:hAnsi="Garamond" w:cs="Times New Roman"/>
        </w:rPr>
        <w:t xml:space="preserve"> Obamicon.me in late 2008, a few months before the United States election of President Barack Obama</w:t>
      </w:r>
      <w:r w:rsidR="003977E4" w:rsidRPr="00DB5308">
        <w:rPr>
          <w:rFonts w:ascii="Garamond" w:hAnsi="Garamond" w:cs="Times New Roman"/>
        </w:rPr>
        <w:t xml:space="preserve"> </w:t>
      </w:r>
      <w:r w:rsidR="003977E4"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Paste Staff", "given" : "", "non-dropping-particle" : "", "parse-names" : false, "suffix" : "" } ], "container-title" : "Paste Magazine", "id" : "ITEM-1", "issued" : { "date-parts" : [ [ "2012", "9", "27" ] ] }, "title" : "The Return of Obaicon: Create Your Own Image", "type" : "article-newspaper" }, "uris" : [ "http://www.mendeley.com/documents/?uuid=a9edaaeb-a06c-4d2c-b02e-b976bb12119d" ] } ], "mendeley" : { "formattedCitation" : "(Paste Staff 2012)", "plainTextFormattedCitation" : "(Paste Staff 2012)", "previouslyFormattedCitation" : "(Paste Staff 2012)" }, "properties" : {  }, "schema" : "https://github.com/citation-style-language/schema/raw/master/csl-citation.json" }</w:instrText>
      </w:r>
      <w:r w:rsidR="003977E4" w:rsidRPr="00DB5308">
        <w:rPr>
          <w:rFonts w:ascii="Garamond" w:hAnsi="Garamond" w:cs="Times New Roman"/>
        </w:rPr>
        <w:fldChar w:fldCharType="separate"/>
      </w:r>
      <w:r w:rsidR="003977E4" w:rsidRPr="00DB5308">
        <w:rPr>
          <w:rFonts w:ascii="Garamond" w:hAnsi="Garamond" w:cs="Times New Roman"/>
          <w:noProof/>
        </w:rPr>
        <w:t>(Paste Staff 2012)</w:t>
      </w:r>
      <w:r w:rsidR="003977E4" w:rsidRPr="00DB5308">
        <w:rPr>
          <w:rFonts w:ascii="Garamond" w:hAnsi="Garamond" w:cs="Times New Roman"/>
        </w:rPr>
        <w:fldChar w:fldCharType="end"/>
      </w:r>
      <w:r w:rsidR="00A20F9F" w:rsidRPr="00DB5308">
        <w:rPr>
          <w:rFonts w:ascii="Garamond" w:hAnsi="Garamond" w:cs="Times New Roman"/>
        </w:rPr>
        <w:t>,</w:t>
      </w:r>
      <w:r w:rsidR="00F66E05" w:rsidRPr="00DB5308">
        <w:rPr>
          <w:rFonts w:ascii="Garamond" w:hAnsi="Garamond" w:cs="Times New Roman"/>
        </w:rPr>
        <w:t xml:space="preserve"> and launched the site January 7, 2009 </w:t>
      </w:r>
      <w:r w:rsidR="00F66E05"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Paste Staff", "given" : "", "non-dropping-particle" : "", "parse-names" : false, "suffix" : "" } ], "container-title" : "Paste Magazine", "id" : "ITEM-1", "issued" : { "date-parts" : [ [ "2009", "1", "7" ] ] }, "title" : "Paste launches Obamicon.Me", "type" : "article-newspaper" }, "uris" : [ "http://www.mendeley.com/documents/?uuid=f0ea6a9f-d237-4e5e-a9ec-37c2d9941037" ] } ], "mendeley" : { "formattedCitation" : "(Paste Staff 2009)", "manualFormatting" : "with the message \u201cRegardless of your candidate of choice in the 2008 election, here's your chance to sound-off\" (Paste Staff 2009)", "plainTextFormattedCitation" : "(Paste Staff 2009)", "previouslyFormattedCitation" : "(Paste Staff 2009)" }, "properties" : {  }, "schema" : "https://github.com/citation-style-language/schema/raw/master/csl-citation.json" }</w:instrText>
      </w:r>
      <w:r w:rsidR="00F66E05" w:rsidRPr="00DB5308">
        <w:rPr>
          <w:rFonts w:ascii="Garamond" w:hAnsi="Garamond" w:cs="Times New Roman"/>
        </w:rPr>
        <w:fldChar w:fldCharType="separate"/>
      </w:r>
      <w:r w:rsidR="00F66E05" w:rsidRPr="00DB5308">
        <w:rPr>
          <w:rFonts w:ascii="Garamond" w:hAnsi="Garamond" w:cs="Times New Roman"/>
          <w:noProof/>
        </w:rPr>
        <w:t>with the message “Regardless of your candidate of choice in the 2008 election, here's your chance to sound-off" (Paste Staff 2009)</w:t>
      </w:r>
      <w:r w:rsidR="00F66E05" w:rsidRPr="00DB5308">
        <w:rPr>
          <w:rFonts w:ascii="Garamond" w:hAnsi="Garamond" w:cs="Times New Roman"/>
        </w:rPr>
        <w:fldChar w:fldCharType="end"/>
      </w:r>
      <w:r w:rsidR="00B449DC" w:rsidRPr="00DB5308">
        <w:rPr>
          <w:rFonts w:ascii="Garamond" w:hAnsi="Garamond" w:cs="Times New Roman"/>
        </w:rPr>
        <w:t>. The site allowed visitors to create and share customized Obamicons</w:t>
      </w:r>
      <w:r w:rsidR="00A20F9F" w:rsidRPr="00DB5308">
        <w:rPr>
          <w:rFonts w:ascii="Garamond" w:hAnsi="Garamond" w:cs="Times New Roman"/>
        </w:rPr>
        <w:t>, webicons</w:t>
      </w:r>
      <w:r w:rsidR="00F66E05" w:rsidRPr="00DB5308">
        <w:rPr>
          <w:rFonts w:ascii="Garamond" w:hAnsi="Garamond" w:cs="Times New Roman"/>
        </w:rPr>
        <w:t xml:space="preserve"> </w:t>
      </w:r>
      <w:r w:rsidR="00A20F9F" w:rsidRPr="00DB5308">
        <w:rPr>
          <w:rFonts w:ascii="Garamond" w:hAnsi="Garamond" w:cs="Times New Roman"/>
        </w:rPr>
        <w:t xml:space="preserve">designed in </w:t>
      </w:r>
      <w:r w:rsidR="00FF106A" w:rsidRPr="00DB5308">
        <w:rPr>
          <w:rFonts w:ascii="Garamond" w:hAnsi="Garamond" w:cs="Times New Roman"/>
        </w:rPr>
        <w:t>Stephen Fairey</w:t>
      </w:r>
      <w:r w:rsidR="00A20F9F" w:rsidRPr="00DB5308">
        <w:rPr>
          <w:rFonts w:ascii="Garamond" w:hAnsi="Garamond" w:cs="Times New Roman"/>
        </w:rPr>
        <w:t>’s</w:t>
      </w:r>
      <w:r w:rsidR="00B449DC" w:rsidRPr="00DB5308">
        <w:rPr>
          <w:rFonts w:ascii="Garamond" w:hAnsi="Garamond" w:cs="Times New Roman"/>
        </w:rPr>
        <w:t xml:space="preserve"> vectorized </w:t>
      </w:r>
      <w:r w:rsidR="00A20F9F" w:rsidRPr="00DB5308">
        <w:rPr>
          <w:rFonts w:ascii="Garamond" w:hAnsi="Garamond" w:cs="Times New Roman"/>
        </w:rPr>
        <w:t>version of the Obama Hope image</w:t>
      </w:r>
      <w:r w:rsidR="00FF106A" w:rsidRPr="00DB5308">
        <w:rPr>
          <w:rFonts w:ascii="Garamond" w:hAnsi="Garamond" w:cs="Times New Roman"/>
        </w:rPr>
        <w:t>.</w:t>
      </w:r>
      <w:r w:rsidR="00DD1DB4" w:rsidRPr="00DB5308">
        <w:rPr>
          <w:rFonts w:ascii="Garamond" w:hAnsi="Garamond" w:cs="Times New Roman"/>
        </w:rPr>
        <w:t xml:space="preserve"> </w:t>
      </w:r>
      <w:r w:rsidR="00A20F9F" w:rsidRPr="00DB5308">
        <w:rPr>
          <w:rFonts w:ascii="Garamond" w:hAnsi="Garamond" w:cs="Times New Roman"/>
        </w:rPr>
        <w:t>To create on Obamicon, visitors could</w:t>
      </w:r>
      <w:r w:rsidR="00C70EBB" w:rsidRPr="00DB5308">
        <w:rPr>
          <w:rFonts w:ascii="Garamond" w:hAnsi="Garamond" w:cs="Times New Roman"/>
        </w:rPr>
        <w:t xml:space="preserve"> upload a photo or taking one with a webcam, adjust the color levels, and </w:t>
      </w:r>
      <w:r w:rsidR="00A20F9F" w:rsidRPr="00DB5308">
        <w:rPr>
          <w:rFonts w:ascii="Garamond" w:hAnsi="Garamond" w:cs="Times New Roman"/>
        </w:rPr>
        <w:t>insert</w:t>
      </w:r>
      <w:r w:rsidR="00C70EBB" w:rsidRPr="00DB5308">
        <w:rPr>
          <w:rFonts w:ascii="Garamond" w:hAnsi="Garamond" w:cs="Times New Roman"/>
        </w:rPr>
        <w:t xml:space="preserve"> a custom caption </w:t>
      </w:r>
      <w:r w:rsidR="00A20F9F" w:rsidRPr="00DB5308">
        <w:rPr>
          <w:rFonts w:ascii="Garamond" w:hAnsi="Garamond" w:cs="Times New Roman"/>
        </w:rPr>
        <w:t xml:space="preserve">at </w:t>
      </w:r>
      <w:r w:rsidR="00C70EBB" w:rsidRPr="00DB5308">
        <w:rPr>
          <w:rFonts w:ascii="Garamond" w:hAnsi="Garamond" w:cs="Times New Roman"/>
        </w:rPr>
        <w:t xml:space="preserve">the bottom of </w:t>
      </w:r>
      <w:r w:rsidR="00A20F9F" w:rsidRPr="00DB5308">
        <w:rPr>
          <w:rFonts w:ascii="Garamond" w:hAnsi="Garamond" w:cs="Times New Roman"/>
        </w:rPr>
        <w:t>their own digital design</w:t>
      </w:r>
      <w:r w:rsidR="00973A9A" w:rsidRPr="00DB5308">
        <w:rPr>
          <w:rFonts w:ascii="Garamond" w:hAnsi="Garamond" w:cs="Times New Roman"/>
        </w:rPr>
        <w:t xml:space="preserve"> (see Fi</w:t>
      </w:r>
      <w:r w:rsidR="007800E2" w:rsidRPr="00DB5308">
        <w:rPr>
          <w:rFonts w:ascii="Garamond" w:hAnsi="Garamond" w:cs="Times New Roman"/>
        </w:rPr>
        <w:t>g. 1)</w:t>
      </w:r>
      <w:r w:rsidR="00C70EBB" w:rsidRPr="00DB5308">
        <w:rPr>
          <w:rFonts w:ascii="Garamond" w:hAnsi="Garamond" w:cs="Times New Roman"/>
        </w:rPr>
        <w:t>. Once complete, visitors could save the</w:t>
      </w:r>
      <w:r w:rsidR="00A20F9F" w:rsidRPr="00DB5308">
        <w:rPr>
          <w:rFonts w:ascii="Garamond" w:hAnsi="Garamond" w:cs="Times New Roman"/>
        </w:rPr>
        <w:t xml:space="preserve">ir Obamicon </w:t>
      </w:r>
      <w:r w:rsidR="00C70EBB" w:rsidRPr="00DB5308">
        <w:rPr>
          <w:rFonts w:ascii="Garamond" w:hAnsi="Garamond" w:cs="Times New Roman"/>
        </w:rPr>
        <w:t xml:space="preserve">to their computer, share </w:t>
      </w:r>
      <w:r w:rsidR="00A20F9F" w:rsidRPr="00DB5308">
        <w:rPr>
          <w:rFonts w:ascii="Garamond" w:hAnsi="Garamond" w:cs="Times New Roman"/>
        </w:rPr>
        <w:t>it</w:t>
      </w:r>
      <w:r w:rsidR="00C70EBB" w:rsidRPr="00DB5308">
        <w:rPr>
          <w:rFonts w:ascii="Garamond" w:hAnsi="Garamond" w:cs="Times New Roman"/>
        </w:rPr>
        <w:t xml:space="preserve"> through social networks such as Facebook or Twitter, </w:t>
      </w:r>
      <w:r w:rsidR="00A20F9F" w:rsidRPr="00DB5308">
        <w:rPr>
          <w:rFonts w:ascii="Garamond" w:hAnsi="Garamond" w:cs="Times New Roman"/>
        </w:rPr>
        <w:t>and/</w:t>
      </w:r>
      <w:r w:rsidR="00C70EBB" w:rsidRPr="00DB5308">
        <w:rPr>
          <w:rFonts w:ascii="Garamond" w:hAnsi="Garamond" w:cs="Times New Roman"/>
        </w:rPr>
        <w:t xml:space="preserve">or upload </w:t>
      </w:r>
      <w:r w:rsidR="00A20F9F" w:rsidRPr="00DB5308">
        <w:rPr>
          <w:rFonts w:ascii="Garamond" w:hAnsi="Garamond" w:cs="Times New Roman"/>
        </w:rPr>
        <w:t>it</w:t>
      </w:r>
      <w:r w:rsidR="00C70EBB" w:rsidRPr="00DB5308">
        <w:rPr>
          <w:rFonts w:ascii="Garamond" w:hAnsi="Garamond" w:cs="Times New Roman"/>
        </w:rPr>
        <w:t xml:space="preserve"> to the gallery on the Obamicon.me site where other visitors could interact with it</w:t>
      </w:r>
      <w:r w:rsidR="00973A9A" w:rsidRPr="00DB5308">
        <w:rPr>
          <w:rFonts w:ascii="Garamond" w:hAnsi="Garamond" w:cs="Times New Roman"/>
        </w:rPr>
        <w:t xml:space="preserve"> (see Fig. 2)</w:t>
      </w:r>
      <w:r w:rsidR="00C70EBB" w:rsidRPr="00DB5308">
        <w:rPr>
          <w:rFonts w:ascii="Garamond" w:hAnsi="Garamond" w:cs="Times New Roman"/>
        </w:rPr>
        <w:t xml:space="preserve">. As the announcement for the site urged: create, browse, rate or comment </w:t>
      </w:r>
      <w:r w:rsidR="00C70EBB"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Paste Staff", "given" : "", "non-dropping-particle" : "", "parse-names" : false, "suffix" : "" } ], "container-title" : "Paste Magazine", "id" : "ITEM-1", "issued" : { "date-parts" : [ [ "2009", "1", "7" ] ] }, "title" : "Paste launches Obamicon.Me", "type" : "article-newspaper" }, "uris" : [ "http://www.mendeley.com/documents/?uuid=f0ea6a9f-d237-4e5e-a9ec-37c2d9941037" ] } ], "mendeley" : { "formattedCitation" : "(Paste Staff 2009)", "plainTextFormattedCitation" : "(Paste Staff 2009)", "previouslyFormattedCitation" : "(Paste Staff 2009)" }, "properties" : {  }, "schema" : "https://github.com/citation-style-language/schema/raw/master/csl-citation.json" }</w:instrText>
      </w:r>
      <w:r w:rsidR="00C70EBB" w:rsidRPr="00DB5308">
        <w:rPr>
          <w:rFonts w:ascii="Garamond" w:hAnsi="Garamond" w:cs="Times New Roman"/>
        </w:rPr>
        <w:fldChar w:fldCharType="separate"/>
      </w:r>
      <w:r w:rsidR="00C70EBB" w:rsidRPr="00DB5308">
        <w:rPr>
          <w:rFonts w:ascii="Garamond" w:hAnsi="Garamond" w:cs="Times New Roman"/>
          <w:noProof/>
        </w:rPr>
        <w:t>(Paste Staff 2009)</w:t>
      </w:r>
      <w:r w:rsidR="00C70EBB" w:rsidRPr="00DB5308">
        <w:rPr>
          <w:rFonts w:ascii="Garamond" w:hAnsi="Garamond" w:cs="Times New Roman"/>
        </w:rPr>
        <w:fldChar w:fldCharType="end"/>
      </w:r>
      <w:r w:rsidR="00C70EBB" w:rsidRPr="00DB5308">
        <w:rPr>
          <w:rFonts w:ascii="Garamond" w:hAnsi="Garamond" w:cs="Times New Roman"/>
        </w:rPr>
        <w:t xml:space="preserve">. </w:t>
      </w:r>
    </w:p>
    <w:p w14:paraId="28417224" w14:textId="77777777" w:rsidR="000D6DEA" w:rsidRDefault="000D6DEA" w:rsidP="001D5C17">
      <w:pPr>
        <w:ind w:firstLine="720"/>
        <w:rPr>
          <w:ins w:id="1" w:author="Batou Asterion" w:date="2018-02-21T13:27:00Z"/>
          <w:rFonts w:ascii="Garamond" w:hAnsi="Garamond" w:cs="Times New Roman"/>
        </w:rPr>
      </w:pPr>
    </w:p>
    <w:p w14:paraId="71C494C2" w14:textId="184A67E0" w:rsidR="000D6DEA" w:rsidRDefault="000D6DEA" w:rsidP="000D6DEA">
      <w:pPr>
        <w:rPr>
          <w:ins w:id="2" w:author="Batou Asterion" w:date="2018-02-21T13:27:00Z"/>
          <w:rFonts w:ascii="Garamond" w:hAnsi="Garamond" w:cs="Times New Roman"/>
        </w:rPr>
        <w:pPrChange w:id="3" w:author="Batou Asterion" w:date="2018-02-21T13:27:00Z">
          <w:pPr>
            <w:ind w:firstLine="720"/>
          </w:pPr>
        </w:pPrChange>
      </w:pPr>
      <w:ins w:id="4" w:author="Batou Asterion" w:date="2018-02-21T13:27:00Z">
        <w:r>
          <w:rPr>
            <w:rFonts w:ascii="Garamond" w:hAnsi="Garamond" w:cs="Times New Roman"/>
          </w:rPr>
          <w:t>[Insert Figure 1 here]</w:t>
        </w:r>
      </w:ins>
    </w:p>
    <w:p w14:paraId="1D8BD3D6" w14:textId="33FCDF2F" w:rsidR="000D6DEA" w:rsidRDefault="000D6DEA" w:rsidP="000D6DEA">
      <w:pPr>
        <w:rPr>
          <w:ins w:id="5" w:author="Batou Asterion" w:date="2018-02-21T13:28:00Z"/>
          <w:rFonts w:ascii="Garamond" w:hAnsi="Garamond" w:cs="Times New Roman"/>
        </w:rPr>
        <w:pPrChange w:id="6" w:author="Batou Asterion" w:date="2018-02-21T13:27:00Z">
          <w:pPr>
            <w:ind w:firstLine="720"/>
          </w:pPr>
        </w:pPrChange>
      </w:pPr>
      <w:ins w:id="7" w:author="Batou Asterion" w:date="2018-02-21T13:28:00Z">
        <w:r>
          <w:rPr>
            <w:rFonts w:ascii="Garamond" w:hAnsi="Garamond" w:cs="Times New Roman"/>
          </w:rPr>
          <w:t>[Insert Figure 2 here]</w:t>
        </w:r>
      </w:ins>
    </w:p>
    <w:p w14:paraId="797FB983" w14:textId="77777777" w:rsidR="000D6DEA" w:rsidRPr="00DB5308" w:rsidRDefault="000D6DEA" w:rsidP="000D6DEA">
      <w:pPr>
        <w:rPr>
          <w:rFonts w:ascii="Garamond" w:hAnsi="Garamond" w:cs="Times New Roman"/>
        </w:rPr>
        <w:pPrChange w:id="8" w:author="Batou Asterion" w:date="2018-02-21T13:27:00Z">
          <w:pPr>
            <w:ind w:firstLine="720"/>
          </w:pPr>
        </w:pPrChange>
      </w:pPr>
    </w:p>
    <w:p w14:paraId="2C2F07A1" w14:textId="34BD8B3A" w:rsidR="00F94B5C" w:rsidRPr="00DB5308" w:rsidRDefault="00D434B4" w:rsidP="001D5C17">
      <w:pPr>
        <w:ind w:firstLine="720"/>
        <w:rPr>
          <w:rFonts w:ascii="Garamond" w:hAnsi="Garamond" w:cs="Times New Roman"/>
        </w:rPr>
      </w:pPr>
      <w:r w:rsidRPr="00DB5308">
        <w:rPr>
          <w:rFonts w:ascii="Garamond" w:hAnsi="Garamond" w:cs="Times New Roman"/>
        </w:rPr>
        <w:t xml:space="preserve">And people did. Within a week, the site had generated over 1.5 million views and 40,000 Obamicons, </w:t>
      </w:r>
      <w:r w:rsidR="0065207C" w:rsidRPr="00DB5308">
        <w:rPr>
          <w:rFonts w:ascii="Garamond" w:hAnsi="Garamond" w:cs="Times New Roman"/>
        </w:rPr>
        <w:t>drawing in higher</w:t>
      </w:r>
      <w:r w:rsidR="00950007" w:rsidRPr="00DB5308">
        <w:rPr>
          <w:rFonts w:ascii="Garamond" w:hAnsi="Garamond" w:cs="Times New Roman"/>
        </w:rPr>
        <w:t xml:space="preserve"> traffic than</w:t>
      </w:r>
      <w:r w:rsidR="0065207C" w:rsidRPr="00DB5308">
        <w:rPr>
          <w:rFonts w:ascii="Garamond" w:hAnsi="Garamond" w:cs="Times New Roman"/>
        </w:rPr>
        <w:t xml:space="preserve"> the monthly average for</w:t>
      </w:r>
      <w:r w:rsidR="00950007" w:rsidRPr="00DB5308">
        <w:rPr>
          <w:rFonts w:ascii="Garamond" w:hAnsi="Garamond" w:cs="Times New Roman"/>
        </w:rPr>
        <w:t xml:space="preserve"> </w:t>
      </w:r>
      <w:r w:rsidRPr="00DD05FC">
        <w:rPr>
          <w:rFonts w:ascii="Garamond" w:hAnsi="Garamond" w:cs="Times New Roman"/>
          <w:i/>
        </w:rPr>
        <w:t>Paste’s</w:t>
      </w:r>
      <w:r w:rsidRPr="00DB5308">
        <w:rPr>
          <w:rFonts w:ascii="Garamond" w:hAnsi="Garamond" w:cs="Times New Roman"/>
        </w:rPr>
        <w:t xml:space="preserve"> </w:t>
      </w:r>
      <w:r w:rsidR="0065207C" w:rsidRPr="00DB5308">
        <w:rPr>
          <w:rFonts w:ascii="Garamond" w:hAnsi="Garamond" w:cs="Times New Roman"/>
        </w:rPr>
        <w:t>primary website</w:t>
      </w:r>
      <w:r w:rsidRPr="00DB5308">
        <w:rPr>
          <w:rFonts w:ascii="Garamond" w:hAnsi="Garamond" w:cs="Times New Roman"/>
        </w:rPr>
        <w:t xml:space="preserve">. </w:t>
      </w:r>
      <w:r w:rsidR="0065207C" w:rsidRPr="00DD05FC">
        <w:rPr>
          <w:rFonts w:ascii="Garamond" w:hAnsi="Garamond" w:cs="Times New Roman"/>
          <w:i/>
        </w:rPr>
        <w:t>Paste</w:t>
      </w:r>
      <w:r w:rsidR="0065207C" w:rsidRPr="00DB5308">
        <w:rPr>
          <w:rFonts w:ascii="Garamond" w:hAnsi="Garamond" w:cs="Times New Roman"/>
        </w:rPr>
        <w:t xml:space="preserve"> editor Josh Jackson explain</w:t>
      </w:r>
      <w:r w:rsidR="00A20F9F" w:rsidRPr="00DB5308">
        <w:rPr>
          <w:rFonts w:ascii="Garamond" w:hAnsi="Garamond" w:cs="Times New Roman"/>
        </w:rPr>
        <w:t>s</w:t>
      </w:r>
      <w:r w:rsidR="0065207C" w:rsidRPr="00DB5308">
        <w:rPr>
          <w:rFonts w:ascii="Garamond" w:hAnsi="Garamond" w:cs="Times New Roman"/>
        </w:rPr>
        <w:t xml:space="preserve"> that Obamicon.me “was officially bigger than our magazine site</w:t>
      </w:r>
      <w:r w:rsidR="00A20F9F" w:rsidRPr="00DB5308">
        <w:rPr>
          <w:rFonts w:ascii="Garamond" w:hAnsi="Garamond" w:cs="Times New Roman"/>
        </w:rPr>
        <w:t>,</w:t>
      </w:r>
      <w:r w:rsidR="0065207C" w:rsidRPr="00DB5308">
        <w:rPr>
          <w:rFonts w:ascii="Garamond" w:hAnsi="Garamond" w:cs="Times New Roman"/>
        </w:rPr>
        <w:t>” and it was later credited as part of the magazine’s successful business strategy of “generating buzz and traffic for a small, 180,000-cicrc</w:t>
      </w:r>
      <w:r w:rsidR="007C56CE" w:rsidRPr="00DB5308">
        <w:rPr>
          <w:rStyle w:val="FootnoteReference"/>
          <w:rFonts w:ascii="Garamond" w:hAnsi="Garamond" w:cs="Times New Roman"/>
        </w:rPr>
        <w:footnoteReference w:id="1"/>
      </w:r>
      <w:r w:rsidR="007C56CE" w:rsidRPr="00DB5308">
        <w:rPr>
          <w:rFonts w:ascii="Garamond" w:hAnsi="Garamond" w:cs="Times New Roman"/>
        </w:rPr>
        <w:t xml:space="preserve"> [sic]</w:t>
      </w:r>
      <w:r w:rsidR="0065207C" w:rsidRPr="00DB5308">
        <w:rPr>
          <w:rFonts w:ascii="Garamond" w:hAnsi="Garamond" w:cs="Times New Roman"/>
        </w:rPr>
        <w:t xml:space="preserve"> magazine in a tough independent music market” </w:t>
      </w:r>
      <w:r w:rsidR="0065207C"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FOLIO: Magazine Staff", "given" : "", "non-dropping-particle" : "", "parse-names" : false, "suffix" : "" } ], "container-title" : "FOLIO", "id" : "ITEM-1", "issued" : { "date-parts" : [ [ "2009", "3" ] ] }, "title" : "Tim Regan-Porter", "type" : "article-magazine" }, "uris" : [ "http://www.mendeley.com/documents/?uuid=590280bb-1fd9-4f3a-b7bd-aa4d44df728f" ] } ], "mendeley" : { "formattedCitation" : "(FOLIO: Magazine Staff 2009)", "plainTextFormattedCitation" : "(FOLIO: Magazine Staff 2009)", "previouslyFormattedCitation" : "(FOLIO: Magazine Staff 2009)" }, "properties" : {  }, "schema" : "https://github.com/citation-style-language/schema/raw/master/csl-citation.json" }</w:instrText>
      </w:r>
      <w:r w:rsidR="0065207C" w:rsidRPr="00DB5308">
        <w:rPr>
          <w:rFonts w:ascii="Garamond" w:hAnsi="Garamond" w:cs="Times New Roman"/>
        </w:rPr>
        <w:fldChar w:fldCharType="separate"/>
      </w:r>
      <w:r w:rsidR="0065207C" w:rsidRPr="00DB5308">
        <w:rPr>
          <w:rFonts w:ascii="Garamond" w:hAnsi="Garamond" w:cs="Times New Roman"/>
          <w:noProof/>
        </w:rPr>
        <w:t>(FOLIO: Magazine Staff 2009)</w:t>
      </w:r>
      <w:r w:rsidR="0065207C" w:rsidRPr="00DB5308">
        <w:rPr>
          <w:rFonts w:ascii="Garamond" w:hAnsi="Garamond" w:cs="Times New Roman"/>
        </w:rPr>
        <w:fldChar w:fldCharType="end"/>
      </w:r>
      <w:r w:rsidR="00D95F58" w:rsidRPr="00DB5308">
        <w:rPr>
          <w:rFonts w:ascii="Garamond" w:hAnsi="Garamond" w:cs="Times New Roman"/>
        </w:rPr>
        <w:t xml:space="preserve">. As part of this business strategy, the bottom of the Obamicon.me site featured a banner advertisement with an invitation to </w:t>
      </w:r>
      <w:r w:rsidR="00D95F58" w:rsidRPr="00DB5308">
        <w:rPr>
          <w:rFonts w:ascii="Garamond" w:hAnsi="Garamond" w:cs="Times New Roman"/>
        </w:rPr>
        <w:lastRenderedPageBreak/>
        <w:t xml:space="preserve">learn more about </w:t>
      </w:r>
      <w:r w:rsidR="00D95F58" w:rsidRPr="00DB5308">
        <w:rPr>
          <w:rFonts w:ascii="Garamond" w:hAnsi="Garamond" w:cs="Times New Roman"/>
          <w:i/>
        </w:rPr>
        <w:t>Paste Magazine</w:t>
      </w:r>
      <w:r w:rsidR="00D95F58" w:rsidRPr="00DB5308">
        <w:rPr>
          <w:rFonts w:ascii="Garamond" w:hAnsi="Garamond" w:cs="Times New Roman"/>
        </w:rPr>
        <w:t xml:space="preserve"> and a trial subscription offer. </w:t>
      </w:r>
      <w:r w:rsidR="00AE63F1" w:rsidRPr="00DB5308">
        <w:rPr>
          <w:rFonts w:ascii="Garamond" w:hAnsi="Garamond" w:cs="Times New Roman"/>
          <w:i/>
        </w:rPr>
        <w:t>Paste</w:t>
      </w:r>
      <w:r w:rsidR="00D95F58" w:rsidRPr="00DB5308">
        <w:rPr>
          <w:rFonts w:ascii="Garamond" w:hAnsi="Garamond" w:cs="Times New Roman"/>
        </w:rPr>
        <w:t xml:space="preserve"> also partnered with online vendor Zazzle in order to offer visitors the ability to get custom Obamicons printed on items ranging from T-shirts to coffee mugs to more </w:t>
      </w:r>
      <w:r w:rsidR="00D95F58"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Duffy", "given" : "Sean", "non-dropping-particle" : "", "parse-names" : false, "suffix" : "" } ], "container-title" : "Social Media Today", "id" : "ITEM-1", "issued" : { "date-parts" : [ [ "2009", "1", "22" ] ] }, "title" : "Obamicon yourself!", "type" : "article-newspaper" }, "uris" : [ "http://www.mendeley.com/documents/?uuid=7456d64d-9a20-4a64-a316-ba73b0ec2c53" ] }, { "id" : "ITEM-2", "itemData" : { "author" : [ { "dropping-particle" : "", "family" : "Paste Staff", "given" : "", "non-dropping-particle" : "", "parse-names" : false, "suffix" : "" } ], "container-title" : "Paste Magazine", "id" : "ITEM-2", "issued" : { "date-parts" : [ [ "2012", "9", "27" ] ] }, "title" : "The Return of Obaicon: Create Your Own Image", "type" : "article-newspaper" }, "uris" : [ "http://www.mendeley.com/documents/?uuid=a9edaaeb-a06c-4d2c-b02e-b976bb12119d" ] } ], "mendeley" : { "formattedCitation" : "(Duffy 2009; Paste Staff 2012)", "plainTextFormattedCitation" : "(Duffy 2009; Paste Staff 2012)", "previouslyFormattedCitation" : "(Duffy 2009; Paste Staff 2012)" }, "properties" : {  }, "schema" : "https://github.com/citation-style-language/schema/raw/master/csl-citation.json" }</w:instrText>
      </w:r>
      <w:r w:rsidR="00D95F58" w:rsidRPr="00DB5308">
        <w:rPr>
          <w:rFonts w:ascii="Garamond" w:hAnsi="Garamond" w:cs="Times New Roman"/>
        </w:rPr>
        <w:fldChar w:fldCharType="separate"/>
      </w:r>
      <w:r w:rsidR="00F94B5C" w:rsidRPr="00DB5308">
        <w:rPr>
          <w:rFonts w:ascii="Garamond" w:hAnsi="Garamond" w:cs="Times New Roman"/>
          <w:noProof/>
        </w:rPr>
        <w:t>(Duffy 2009; Paste Staff 2012)</w:t>
      </w:r>
      <w:r w:rsidR="00D95F58" w:rsidRPr="00DB5308">
        <w:rPr>
          <w:rFonts w:ascii="Garamond" w:hAnsi="Garamond" w:cs="Times New Roman"/>
        </w:rPr>
        <w:fldChar w:fldCharType="end"/>
      </w:r>
      <w:r w:rsidR="00D95F58" w:rsidRPr="00DB5308">
        <w:rPr>
          <w:rFonts w:ascii="Garamond" w:hAnsi="Garamond" w:cs="Times New Roman"/>
        </w:rPr>
        <w:t>.</w:t>
      </w:r>
      <w:r w:rsidR="00AE63F1" w:rsidRPr="00DB5308">
        <w:rPr>
          <w:rFonts w:ascii="Garamond" w:hAnsi="Garamond" w:cs="Times New Roman"/>
        </w:rPr>
        <w:t xml:space="preserve"> </w:t>
      </w:r>
      <w:r w:rsidR="003E561C" w:rsidRPr="00DB5308">
        <w:rPr>
          <w:rFonts w:ascii="Garamond" w:hAnsi="Garamond" w:cs="Times New Roman"/>
        </w:rPr>
        <w:t xml:space="preserve">To promote the Obamicon.me service, </w:t>
      </w:r>
      <w:r w:rsidR="003E561C" w:rsidRPr="00DB5308">
        <w:rPr>
          <w:rFonts w:ascii="Garamond" w:hAnsi="Garamond" w:cs="Times New Roman"/>
          <w:i/>
        </w:rPr>
        <w:t xml:space="preserve">Paste </w:t>
      </w:r>
      <w:r w:rsidR="003E561C" w:rsidRPr="00DB5308">
        <w:rPr>
          <w:rFonts w:ascii="Garamond" w:hAnsi="Garamond" w:cs="Times New Roman"/>
        </w:rPr>
        <w:t>launched a designated</w:t>
      </w:r>
      <w:r w:rsidR="00AE63F1" w:rsidRPr="00DB5308">
        <w:rPr>
          <w:rFonts w:ascii="Garamond" w:hAnsi="Garamond" w:cs="Times New Roman"/>
        </w:rPr>
        <w:t xml:space="preserve"> Facebook Page on 18 January 2009</w:t>
      </w:r>
      <w:r w:rsidR="00886531" w:rsidRPr="00DB5308">
        <w:rPr>
          <w:rFonts w:ascii="Garamond" w:hAnsi="Garamond" w:cs="Times New Roman"/>
        </w:rPr>
        <w:t xml:space="preserve">. </w:t>
      </w:r>
      <w:r w:rsidR="00AE63F1" w:rsidRPr="00DB5308">
        <w:rPr>
          <w:rFonts w:ascii="Garamond" w:hAnsi="Garamond" w:cs="Times New Roman"/>
        </w:rPr>
        <w:t xml:space="preserve"> </w:t>
      </w:r>
      <w:r w:rsidR="00886531" w:rsidRPr="00DB5308">
        <w:rPr>
          <w:rFonts w:ascii="Garamond" w:hAnsi="Garamond" w:cs="Times New Roman"/>
        </w:rPr>
        <w:t>J</w:t>
      </w:r>
      <w:r w:rsidR="00AE63F1" w:rsidRPr="00DB5308">
        <w:rPr>
          <w:rFonts w:ascii="Garamond" w:hAnsi="Garamond" w:cs="Times New Roman"/>
        </w:rPr>
        <w:t xml:space="preserve">udging from </w:t>
      </w:r>
      <w:r w:rsidR="008D7417" w:rsidRPr="00DB5308">
        <w:rPr>
          <w:rFonts w:ascii="Garamond" w:hAnsi="Garamond" w:cs="Times New Roman"/>
        </w:rPr>
        <w:t xml:space="preserve">the posts and </w:t>
      </w:r>
      <w:r w:rsidR="00AE63F1" w:rsidRPr="00DB5308">
        <w:rPr>
          <w:rFonts w:ascii="Garamond" w:hAnsi="Garamond" w:cs="Times New Roman"/>
        </w:rPr>
        <w:t>the</w:t>
      </w:r>
      <w:r w:rsidR="008D7417" w:rsidRPr="00DB5308">
        <w:rPr>
          <w:rFonts w:ascii="Garamond" w:hAnsi="Garamond" w:cs="Times New Roman"/>
        </w:rPr>
        <w:t xml:space="preserve"> number of</w:t>
      </w:r>
      <w:r w:rsidR="00AE63F1" w:rsidRPr="00DB5308">
        <w:rPr>
          <w:rFonts w:ascii="Garamond" w:hAnsi="Garamond" w:cs="Times New Roman"/>
        </w:rPr>
        <w:t xml:space="preserve"> current Likes and Follows on the page, few </w:t>
      </w:r>
      <w:r w:rsidR="00886531" w:rsidRPr="00DB5308">
        <w:rPr>
          <w:rFonts w:ascii="Garamond" w:hAnsi="Garamond" w:cs="Times New Roman"/>
        </w:rPr>
        <w:t xml:space="preserve">initially </w:t>
      </w:r>
      <w:r w:rsidR="00AE63F1" w:rsidRPr="00DB5308">
        <w:rPr>
          <w:rFonts w:ascii="Garamond" w:hAnsi="Garamond" w:cs="Times New Roman"/>
        </w:rPr>
        <w:t>listen</w:t>
      </w:r>
      <w:r w:rsidR="00886531" w:rsidRPr="00DB5308">
        <w:rPr>
          <w:rFonts w:ascii="Garamond" w:hAnsi="Garamond" w:cs="Times New Roman"/>
        </w:rPr>
        <w:t>ed</w:t>
      </w:r>
      <w:r w:rsidR="00AE63F1" w:rsidRPr="00DB5308">
        <w:rPr>
          <w:rFonts w:ascii="Garamond" w:hAnsi="Garamond" w:cs="Times New Roman"/>
        </w:rPr>
        <w:t xml:space="preserve"> </w:t>
      </w:r>
      <w:r w:rsidR="00AE63F1"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URL" : "https://www.facebook.com/pg/ObamiconMe/", "accessed" : { "date-parts" : [ [ "2017", "11", "26" ] ] }, "author" : [ { "dropping-particle" : "", "family" : "@ObamiconMe", "given" : "", "non-dropping-particle" : "", "parse-names" : false, "suffix" : "" } ], "container-title" : "Facebook", "id" : "ITEM-1", "issued" : { "date-parts" : [ [ "0" ] ] }, "title" : "Obamicon.me", "type" : "webpage" }, "uris" : [ "http://www.mendeley.com/documents/?uuid=2b6b88b3-5b6b-4769-b902-cdad09bf099b" ] } ], "mendeley" : { "formattedCitation" : "(@ObamiconMe 2017)", "plainTextFormattedCitation" : "(@ObamiconMe 2017)", "previouslyFormattedCitation" : "(@ObamiconMe 2017)" }, "properties" : {  }, "schema" : "https://github.com/citation-style-language/schema/raw/master/csl-citation.json" }</w:instrText>
      </w:r>
      <w:r w:rsidR="00AE63F1" w:rsidRPr="00DB5308">
        <w:rPr>
          <w:rFonts w:ascii="Garamond" w:hAnsi="Garamond" w:cs="Times New Roman"/>
        </w:rPr>
        <w:fldChar w:fldCharType="separate"/>
      </w:r>
      <w:r w:rsidR="00AE63F1" w:rsidRPr="00DB5308">
        <w:rPr>
          <w:rFonts w:ascii="Garamond" w:hAnsi="Garamond" w:cs="Times New Roman"/>
          <w:noProof/>
        </w:rPr>
        <w:t>(@ObamiconMe 2017)</w:t>
      </w:r>
      <w:r w:rsidR="00AE63F1" w:rsidRPr="00DB5308">
        <w:rPr>
          <w:rFonts w:ascii="Garamond" w:hAnsi="Garamond" w:cs="Times New Roman"/>
        </w:rPr>
        <w:fldChar w:fldCharType="end"/>
      </w:r>
      <w:r w:rsidR="00AE63F1" w:rsidRPr="00DB5308">
        <w:rPr>
          <w:rFonts w:ascii="Garamond" w:hAnsi="Garamond" w:cs="Times New Roman"/>
        </w:rPr>
        <w:t>. Similarly, a</w:t>
      </w:r>
      <w:r w:rsidR="003E561C" w:rsidRPr="00DB5308">
        <w:rPr>
          <w:rFonts w:ascii="Garamond" w:hAnsi="Garamond" w:cs="Times New Roman"/>
        </w:rPr>
        <w:t xml:space="preserve"> company</w:t>
      </w:r>
      <w:r w:rsidR="00AE63F1" w:rsidRPr="00DB5308">
        <w:rPr>
          <w:rFonts w:ascii="Garamond" w:hAnsi="Garamond" w:cs="Times New Roman"/>
        </w:rPr>
        <w:t xml:space="preserve"> Twitter </w:t>
      </w:r>
      <w:r w:rsidR="00936911" w:rsidRPr="00DB5308">
        <w:rPr>
          <w:rFonts w:ascii="Garamond" w:hAnsi="Garamond" w:cs="Times New Roman"/>
        </w:rPr>
        <w:t>account</w:t>
      </w:r>
      <w:r w:rsidR="00AE63F1" w:rsidRPr="00DB5308">
        <w:rPr>
          <w:rFonts w:ascii="Garamond" w:hAnsi="Garamond" w:cs="Times New Roman"/>
        </w:rPr>
        <w:t xml:space="preserve"> </w:t>
      </w:r>
      <w:r w:rsidR="003E561C" w:rsidRPr="00DB5308">
        <w:rPr>
          <w:rFonts w:ascii="Garamond" w:hAnsi="Garamond" w:cs="Times New Roman"/>
        </w:rPr>
        <w:t>shared</w:t>
      </w:r>
      <w:r w:rsidR="00AE63F1" w:rsidRPr="00DB5308">
        <w:rPr>
          <w:rFonts w:ascii="Garamond" w:hAnsi="Garamond" w:cs="Times New Roman"/>
        </w:rPr>
        <w:t xml:space="preserve"> news coverage </w:t>
      </w:r>
      <w:r w:rsidR="003E561C" w:rsidRPr="00DB5308">
        <w:rPr>
          <w:rFonts w:ascii="Garamond" w:hAnsi="Garamond" w:cs="Times New Roman"/>
        </w:rPr>
        <w:t xml:space="preserve">of the service </w:t>
      </w:r>
      <w:r w:rsidR="00AE63F1" w:rsidRPr="00DB5308">
        <w:rPr>
          <w:rFonts w:ascii="Garamond" w:hAnsi="Garamond" w:cs="Times New Roman"/>
        </w:rPr>
        <w:t xml:space="preserve">and </w:t>
      </w:r>
      <w:r w:rsidR="003E561C" w:rsidRPr="00DB5308">
        <w:rPr>
          <w:rFonts w:ascii="Garamond" w:hAnsi="Garamond" w:cs="Times New Roman"/>
        </w:rPr>
        <w:t xml:space="preserve">relevant </w:t>
      </w:r>
      <w:r w:rsidR="00AA0C64" w:rsidRPr="00DB5308">
        <w:rPr>
          <w:rFonts w:ascii="Garamond" w:hAnsi="Garamond" w:cs="Times New Roman"/>
        </w:rPr>
        <w:t>announcements</w:t>
      </w:r>
      <w:r w:rsidR="003E561C" w:rsidRPr="00DB5308">
        <w:rPr>
          <w:rFonts w:ascii="Garamond" w:hAnsi="Garamond" w:cs="Times New Roman"/>
        </w:rPr>
        <w:t xml:space="preserve">, such as upgrades to the site’s </w:t>
      </w:r>
      <w:r w:rsidR="00AE63F1" w:rsidRPr="00DB5308">
        <w:rPr>
          <w:rFonts w:ascii="Garamond" w:hAnsi="Garamond" w:cs="Times New Roman"/>
        </w:rPr>
        <w:t xml:space="preserve">server </w:t>
      </w:r>
      <w:r w:rsidR="00936911" w:rsidRPr="00DB5308">
        <w:rPr>
          <w:rFonts w:ascii="Garamond" w:hAnsi="Garamond" w:cs="Times New Roman"/>
        </w:rPr>
        <w:t>in response to heavy traffic</w:t>
      </w:r>
      <w:r w:rsidR="00AE63F1" w:rsidRPr="00DB5308">
        <w:rPr>
          <w:rFonts w:ascii="Garamond" w:hAnsi="Garamond" w:cs="Times New Roman"/>
        </w:rPr>
        <w:t xml:space="preserve"> leading up to the </w:t>
      </w:r>
      <w:r w:rsidR="008D7417" w:rsidRPr="00DB5308">
        <w:rPr>
          <w:rFonts w:ascii="Garamond" w:hAnsi="Garamond" w:cs="Times New Roman"/>
        </w:rPr>
        <w:t xml:space="preserve">presidential </w:t>
      </w:r>
      <w:r w:rsidR="00936911" w:rsidRPr="00DB5308">
        <w:rPr>
          <w:rFonts w:ascii="Garamond" w:hAnsi="Garamond" w:cs="Times New Roman"/>
        </w:rPr>
        <w:t>inauguration</w:t>
      </w:r>
      <w:r w:rsidR="008D7417" w:rsidRPr="00DB5308">
        <w:rPr>
          <w:rFonts w:ascii="Garamond" w:hAnsi="Garamond" w:cs="Times New Roman"/>
        </w:rPr>
        <w:t xml:space="preserve"> </w:t>
      </w:r>
      <w:r w:rsidR="00936911"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URL" : "https://www.facebook.com/pg/ObamiconMe/", "accessed" : { "date-parts" : [ [ "2017", "11", "26" ] ] }, "author" : [ { "dropping-particle" : "", "family" : "@ObamiconMe", "given" : "", "non-dropping-particle" : "", "parse-names" : false, "suffix" : "" } ], "container-title" : "Facebook", "id" : "ITEM-1", "issued" : { "date-parts" : [ [ "0" ] ] }, "title" : "Obamicon.me", "type" : "webpage" }, "uris" : [ "http://www.mendeley.com/documents/?uuid=2b6b88b3-5b6b-4769-b902-cdad09bf099b" ] } ], "mendeley" : { "formattedCitation" : "(@ObamiconMe 2017)", "plainTextFormattedCitation" : "(@ObamiconMe 2017)", "previouslyFormattedCitation" : "(@ObamiconMe 2017)" }, "properties" : {  }, "schema" : "https://github.com/citation-style-language/schema/raw/master/csl-citation.json" }</w:instrText>
      </w:r>
      <w:r w:rsidR="00936911" w:rsidRPr="00DB5308">
        <w:rPr>
          <w:rFonts w:ascii="Garamond" w:hAnsi="Garamond" w:cs="Times New Roman"/>
        </w:rPr>
        <w:fldChar w:fldCharType="separate"/>
      </w:r>
      <w:r w:rsidR="00936911" w:rsidRPr="00DB5308">
        <w:rPr>
          <w:rFonts w:ascii="Garamond" w:hAnsi="Garamond" w:cs="Times New Roman"/>
          <w:noProof/>
        </w:rPr>
        <w:t>(@ObamiconMe 2017)</w:t>
      </w:r>
      <w:r w:rsidR="00936911" w:rsidRPr="00DB5308">
        <w:rPr>
          <w:rFonts w:ascii="Garamond" w:hAnsi="Garamond" w:cs="Times New Roman"/>
        </w:rPr>
        <w:fldChar w:fldCharType="end"/>
      </w:r>
      <w:r w:rsidR="00936911" w:rsidRPr="00DB5308">
        <w:rPr>
          <w:rFonts w:ascii="Garamond" w:hAnsi="Garamond" w:cs="Times New Roman"/>
        </w:rPr>
        <w:t>.</w:t>
      </w:r>
      <w:r w:rsidR="00F94B5C" w:rsidRPr="00DB5308">
        <w:rPr>
          <w:rFonts w:ascii="Garamond" w:hAnsi="Garamond" w:cs="Times New Roman"/>
        </w:rPr>
        <w:t xml:space="preserve"> Such traffic resulted in the</w:t>
      </w:r>
      <w:r w:rsidR="008C7A69" w:rsidRPr="00DB5308">
        <w:rPr>
          <w:rFonts w:ascii="Garamond" w:hAnsi="Garamond" w:cs="Times New Roman"/>
        </w:rPr>
        <w:t xml:space="preserve"> eventual</w:t>
      </w:r>
      <w:r w:rsidR="00F94B5C" w:rsidRPr="00DB5308">
        <w:rPr>
          <w:rFonts w:ascii="Garamond" w:hAnsi="Garamond" w:cs="Times New Roman"/>
        </w:rPr>
        <w:t xml:space="preserve"> creation of millions of Obamicons. </w:t>
      </w:r>
    </w:p>
    <w:p w14:paraId="502D5258" w14:textId="2F0488EA" w:rsidR="00F94B5C" w:rsidRPr="00DB5308" w:rsidRDefault="0019228F" w:rsidP="001D5C17">
      <w:pPr>
        <w:ind w:firstLine="720"/>
        <w:rPr>
          <w:rFonts w:ascii="Garamond" w:hAnsi="Garamond" w:cs="Times New Roman"/>
        </w:rPr>
      </w:pPr>
      <w:r w:rsidRPr="00DB5308">
        <w:rPr>
          <w:rFonts w:ascii="Garamond" w:hAnsi="Garamond" w:cs="Times New Roman"/>
        </w:rPr>
        <w:t xml:space="preserve">With site traffic peaking </w:t>
      </w:r>
      <w:r w:rsidR="002D253F" w:rsidRPr="00DB5308">
        <w:rPr>
          <w:rFonts w:ascii="Garamond" w:hAnsi="Garamond" w:cs="Times New Roman"/>
        </w:rPr>
        <w:t xml:space="preserve">around inauguration, it is clear that part of </w:t>
      </w:r>
      <w:r w:rsidR="00886531" w:rsidRPr="00DB5308">
        <w:rPr>
          <w:rFonts w:ascii="Garamond" w:hAnsi="Garamond" w:cs="Times New Roman"/>
        </w:rPr>
        <w:t xml:space="preserve">Obamicon.me’s </w:t>
      </w:r>
      <w:r w:rsidR="002D253F" w:rsidRPr="00DB5308">
        <w:rPr>
          <w:rFonts w:ascii="Garamond" w:hAnsi="Garamond" w:cs="Times New Roman"/>
        </w:rPr>
        <w:t xml:space="preserve">appeal is tied up with politics and current events. However, even that appeal is not so straightforward. Despite the name of Obamicons, </w:t>
      </w:r>
      <w:r w:rsidR="002D253F" w:rsidRPr="00DB5308">
        <w:rPr>
          <w:rFonts w:ascii="Garamond" w:hAnsi="Garamond" w:cs="Times New Roman"/>
          <w:i/>
        </w:rPr>
        <w:t>Paste</w:t>
      </w:r>
      <w:r w:rsidR="002D253F" w:rsidRPr="00DB5308">
        <w:rPr>
          <w:rFonts w:ascii="Garamond" w:hAnsi="Garamond" w:cs="Times New Roman"/>
        </w:rPr>
        <w:t xml:space="preserve"> framed the site around self-expression and creativity rather than a political messag</w:t>
      </w:r>
      <w:r w:rsidR="00886531" w:rsidRPr="00DB5308">
        <w:rPr>
          <w:rFonts w:ascii="Garamond" w:hAnsi="Garamond" w:cs="Times New Roman"/>
        </w:rPr>
        <w:t xml:space="preserve">ing—a </w:t>
      </w:r>
      <w:r w:rsidR="002D253F" w:rsidRPr="00DB5308">
        <w:rPr>
          <w:rFonts w:ascii="Garamond" w:hAnsi="Garamond" w:cs="Times New Roman"/>
        </w:rPr>
        <w:t>fram</w:t>
      </w:r>
      <w:r w:rsidR="00371986" w:rsidRPr="00DB5308">
        <w:rPr>
          <w:rFonts w:ascii="Garamond" w:hAnsi="Garamond" w:cs="Times New Roman"/>
        </w:rPr>
        <w:t xml:space="preserve">e </w:t>
      </w:r>
      <w:r w:rsidR="00886531" w:rsidRPr="00DB5308">
        <w:rPr>
          <w:rFonts w:ascii="Garamond" w:hAnsi="Garamond" w:cs="Times New Roman"/>
        </w:rPr>
        <w:t>that</w:t>
      </w:r>
      <w:r w:rsidR="00371986" w:rsidRPr="00DB5308">
        <w:rPr>
          <w:rFonts w:ascii="Garamond" w:hAnsi="Garamond" w:cs="Times New Roman"/>
        </w:rPr>
        <w:t xml:space="preserve"> echoed in the coverage of the phenomenon. </w:t>
      </w:r>
      <w:r w:rsidR="00E45565">
        <w:rPr>
          <w:rFonts w:ascii="Garamond" w:hAnsi="Garamond" w:cs="Times New Roman"/>
        </w:rPr>
        <w:t>O</w:t>
      </w:r>
      <w:r w:rsidR="00886531" w:rsidRPr="00DB5308">
        <w:rPr>
          <w:rFonts w:ascii="Garamond" w:hAnsi="Garamond" w:cs="Times New Roman"/>
        </w:rPr>
        <w:t xml:space="preserve">nline </w:t>
      </w:r>
      <w:r w:rsidR="00E82947" w:rsidRPr="00DB5308">
        <w:rPr>
          <w:rFonts w:ascii="Garamond" w:hAnsi="Garamond" w:cs="Times New Roman"/>
        </w:rPr>
        <w:t>news</w:t>
      </w:r>
      <w:r w:rsidR="00886531" w:rsidRPr="00DB5308">
        <w:rPr>
          <w:rFonts w:ascii="Garamond" w:hAnsi="Garamond" w:cs="Times New Roman"/>
        </w:rPr>
        <w:t xml:space="preserve"> sites</w:t>
      </w:r>
      <w:r w:rsidR="00E82947" w:rsidRPr="00DB5308">
        <w:rPr>
          <w:rFonts w:ascii="Garamond" w:hAnsi="Garamond" w:cs="Times New Roman"/>
        </w:rPr>
        <w:t xml:space="preserve"> and blog</w:t>
      </w:r>
      <w:r w:rsidR="00886531" w:rsidRPr="00DB5308">
        <w:rPr>
          <w:rFonts w:ascii="Garamond" w:hAnsi="Garamond" w:cs="Times New Roman"/>
        </w:rPr>
        <w:t xml:space="preserve">s </w:t>
      </w:r>
      <w:r w:rsidR="00E45565">
        <w:rPr>
          <w:rFonts w:ascii="Garamond" w:hAnsi="Garamond" w:cs="Times New Roman"/>
        </w:rPr>
        <w:t xml:space="preserve">often </w:t>
      </w:r>
      <w:r w:rsidR="00E82947" w:rsidRPr="00DB5308">
        <w:rPr>
          <w:rFonts w:ascii="Garamond" w:hAnsi="Garamond" w:cs="Times New Roman"/>
        </w:rPr>
        <w:t xml:space="preserve">featured galleries of </w:t>
      </w:r>
      <w:r w:rsidR="00886531" w:rsidRPr="00DB5308">
        <w:rPr>
          <w:rFonts w:ascii="Garamond" w:hAnsi="Garamond" w:cs="Times New Roman"/>
        </w:rPr>
        <w:t xml:space="preserve">Obamicons </w:t>
      </w:r>
      <w:r w:rsidR="00E82947" w:rsidRPr="00DB5308">
        <w:rPr>
          <w:rFonts w:ascii="Garamond" w:hAnsi="Garamond" w:cs="Times New Roman"/>
        </w:rPr>
        <w:t>selected for humor or quality</w:t>
      </w:r>
      <w:r w:rsidR="00886531" w:rsidRPr="00DB5308">
        <w:rPr>
          <w:rFonts w:ascii="Garamond" w:hAnsi="Garamond" w:cs="Times New Roman"/>
        </w:rPr>
        <w:t xml:space="preserve"> rather than political commentary</w:t>
      </w:r>
      <w:r w:rsidR="00E82947" w:rsidRPr="00DB5308">
        <w:rPr>
          <w:rFonts w:ascii="Garamond" w:hAnsi="Garamond" w:cs="Times New Roman"/>
        </w:rPr>
        <w:t xml:space="preserve"> </w:t>
      </w:r>
      <w:r w:rsidR="00E82947"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Marino", "given" : "NIck", "non-dropping-particle" : "", "parse-names" : false, "suffix" : "" } ], "container-title" : "Paste Magazine", "id" : "ITEM-1", "issued" : { "date-parts" : [ [ "2009", "1", "7" ] ] }, "title" : "Ten Awesome Obamicon Posters", "type" : "article-newspaper" }, "uris" : [ "http://www.mendeley.com/documents/?uuid=82cfb3de-42f1-486f-ae4f-5f841a6a96f8" ] }, { "id" : "ITEM-2", "itemData" : { "container-title" : "The Telegraph", "id" : "ITEM-2", "issued" : { "date-parts" : [ [ "2009", "1", "15" ] ] }, "title" : "Obamicon: Alternative Presidents", "type" : "article-newspaper" }, "uris" : [ "http://www.mendeley.com/documents/?uuid=edbd3abd-d86f-4246-a8d8-fe9a6936d00a" ] }, { "id" : "ITEM-3", "itemData" : { "author" : [ { "dropping-particle" : "", "family" : "Yoo", "given" : "Alice", "non-dropping-particle" : "", "parse-names" : false, "suffix" : "" } ], "container-title" : "My Modern Met", "id" : "ITEM-3", "issued" : { "date-parts" : [ [ "2009", "1", "15" ] ] }, "title" : "Obamicon.Me - Post-Election Fun By Paste Magazine", "type" : "article-newspaper" }, "uris" : [ "http://www.mendeley.com/documents/?uuid=52a3b9af-fddf-4827-8ba1-d2049f6e814d" ] } ], "mendeley" : { "formattedCitation" : "(Marino 2009; &lt;i&gt;The Telegraph&lt;/i&gt; 2009; Yoo 2009)", "manualFormatting" : "(for example, Marino 2009; The Telegraph 2009; Yoo 2009)", "plainTextFormattedCitation" : "(Marino 2009; The Telegraph 2009; Yoo 2009)", "previouslyFormattedCitation" : "(Marino 2009; &lt;i&gt;The Telegraph&lt;/i&gt; 2009; Yoo 2009)" }, "properties" : {  }, "schema" : "https://github.com/citation-style-language/schema/raw/master/csl-citation.json" }</w:instrText>
      </w:r>
      <w:r w:rsidR="00E82947" w:rsidRPr="00DB5308">
        <w:rPr>
          <w:rFonts w:ascii="Garamond" w:hAnsi="Garamond" w:cs="Times New Roman"/>
        </w:rPr>
        <w:fldChar w:fldCharType="separate"/>
      </w:r>
      <w:r w:rsidR="00E82947" w:rsidRPr="00DB5308">
        <w:rPr>
          <w:rFonts w:ascii="Garamond" w:hAnsi="Garamond" w:cs="Times New Roman"/>
          <w:noProof/>
        </w:rPr>
        <w:t xml:space="preserve">(for example, Marino 2009; </w:t>
      </w:r>
      <w:r w:rsidR="00E82947" w:rsidRPr="00DB5308">
        <w:rPr>
          <w:rFonts w:ascii="Garamond" w:hAnsi="Garamond" w:cs="Times New Roman"/>
          <w:i/>
          <w:noProof/>
        </w:rPr>
        <w:t>The Telegraph</w:t>
      </w:r>
      <w:r w:rsidR="00E82947" w:rsidRPr="00DB5308">
        <w:rPr>
          <w:rFonts w:ascii="Garamond" w:hAnsi="Garamond" w:cs="Times New Roman"/>
          <w:noProof/>
        </w:rPr>
        <w:t xml:space="preserve"> 2009; Yoo 2009)</w:t>
      </w:r>
      <w:r w:rsidR="00E82947" w:rsidRPr="00DB5308">
        <w:rPr>
          <w:rFonts w:ascii="Garamond" w:hAnsi="Garamond" w:cs="Times New Roman"/>
        </w:rPr>
        <w:fldChar w:fldCharType="end"/>
      </w:r>
      <w:r w:rsidR="00E82947" w:rsidRPr="00DB5308">
        <w:rPr>
          <w:rFonts w:ascii="Garamond" w:hAnsi="Garamond" w:cs="Times New Roman"/>
        </w:rPr>
        <w:t xml:space="preserve">. </w:t>
      </w:r>
      <w:r w:rsidR="003C5CDE" w:rsidRPr="00DB5308">
        <w:rPr>
          <w:rFonts w:ascii="Garamond" w:hAnsi="Garamond" w:cs="Times New Roman"/>
        </w:rPr>
        <w:t>These</w:t>
      </w:r>
      <w:r w:rsidR="007E63E7" w:rsidRPr="00DB5308">
        <w:rPr>
          <w:rFonts w:ascii="Garamond" w:hAnsi="Garamond" w:cs="Times New Roman"/>
        </w:rPr>
        <w:t xml:space="preserve"> featured </w:t>
      </w:r>
      <w:r w:rsidR="00886531" w:rsidRPr="00DB5308">
        <w:rPr>
          <w:rFonts w:ascii="Garamond" w:hAnsi="Garamond" w:cs="Times New Roman"/>
        </w:rPr>
        <w:t xml:space="preserve">Obamicons </w:t>
      </w:r>
      <w:r w:rsidR="003C5CDE" w:rsidRPr="00DB5308">
        <w:rPr>
          <w:rFonts w:ascii="Garamond" w:hAnsi="Garamond" w:cs="Times New Roman"/>
        </w:rPr>
        <w:t>tend</w:t>
      </w:r>
      <w:r w:rsidR="007E63E7" w:rsidRPr="00DB5308">
        <w:rPr>
          <w:rFonts w:ascii="Garamond" w:hAnsi="Garamond" w:cs="Times New Roman"/>
        </w:rPr>
        <w:t>ed</w:t>
      </w:r>
      <w:r w:rsidR="003C5CDE" w:rsidRPr="00DB5308">
        <w:rPr>
          <w:rFonts w:ascii="Garamond" w:hAnsi="Garamond" w:cs="Times New Roman"/>
        </w:rPr>
        <w:t xml:space="preserve"> to draw upon </w:t>
      </w:r>
      <w:r w:rsidR="00DE41A0" w:rsidRPr="00DB5308">
        <w:rPr>
          <w:rFonts w:ascii="Garamond" w:hAnsi="Garamond" w:cs="Times New Roman"/>
        </w:rPr>
        <w:t>figures from popular culture, such as</w:t>
      </w:r>
      <w:r w:rsidR="000053D3" w:rsidRPr="00DB5308">
        <w:rPr>
          <w:rFonts w:ascii="Garamond" w:hAnsi="Garamond" w:cs="Times New Roman"/>
        </w:rPr>
        <w:t xml:space="preserve"> Yoda from Star Wars</w:t>
      </w:r>
      <w:r w:rsidR="00DE41A0" w:rsidRPr="00DB5308">
        <w:rPr>
          <w:rFonts w:ascii="Garamond" w:hAnsi="Garamond" w:cs="Times New Roman"/>
        </w:rPr>
        <w:t xml:space="preserve"> and David Bowie</w:t>
      </w:r>
      <w:r w:rsidR="000053D3" w:rsidRPr="00DB5308">
        <w:rPr>
          <w:rFonts w:ascii="Garamond" w:hAnsi="Garamond" w:cs="Times New Roman"/>
        </w:rPr>
        <w:t xml:space="preserve">, or Internet staples, </w:t>
      </w:r>
      <w:r w:rsidR="00DE41A0" w:rsidRPr="00DB5308">
        <w:rPr>
          <w:rFonts w:ascii="Garamond" w:hAnsi="Garamond" w:cs="Times New Roman"/>
        </w:rPr>
        <w:t>such as</w:t>
      </w:r>
      <w:r w:rsidR="000053D3" w:rsidRPr="00DB5308">
        <w:rPr>
          <w:rFonts w:ascii="Garamond" w:hAnsi="Garamond" w:cs="Times New Roman"/>
        </w:rPr>
        <w:t xml:space="preserve"> Rick Astley and cats.</w:t>
      </w:r>
      <w:r w:rsidR="007E63E7" w:rsidRPr="00DB5308">
        <w:rPr>
          <w:rStyle w:val="FootnoteReference"/>
          <w:rFonts w:ascii="Garamond" w:hAnsi="Garamond"/>
        </w:rPr>
        <w:footnoteReference w:id="2"/>
      </w:r>
      <w:r w:rsidR="000053D3" w:rsidRPr="00DB5308">
        <w:rPr>
          <w:rFonts w:ascii="Garamond" w:hAnsi="Garamond" w:cs="Times New Roman"/>
        </w:rPr>
        <w:t xml:space="preserve"> </w:t>
      </w:r>
      <w:r w:rsidR="007E63E7" w:rsidRPr="00DB5308">
        <w:rPr>
          <w:rFonts w:ascii="Garamond" w:hAnsi="Garamond" w:cs="Times New Roman"/>
        </w:rPr>
        <w:t xml:space="preserve">Political themes </w:t>
      </w:r>
      <w:r w:rsidR="00886531" w:rsidRPr="00DB5308">
        <w:rPr>
          <w:rFonts w:ascii="Garamond" w:hAnsi="Garamond" w:cs="Times New Roman"/>
        </w:rPr>
        <w:t xml:space="preserve">did </w:t>
      </w:r>
      <w:r w:rsidR="007E63E7" w:rsidRPr="00DB5308">
        <w:rPr>
          <w:rFonts w:ascii="Garamond" w:hAnsi="Garamond" w:cs="Times New Roman"/>
        </w:rPr>
        <w:t>appear, with variations o</w:t>
      </w:r>
      <w:r w:rsidR="00886531" w:rsidRPr="00DB5308">
        <w:rPr>
          <w:rFonts w:ascii="Garamond" w:hAnsi="Garamond" w:cs="Times New Roman"/>
        </w:rPr>
        <w:t>f</w:t>
      </w:r>
      <w:r w:rsidR="007E63E7" w:rsidRPr="00DB5308">
        <w:rPr>
          <w:rFonts w:ascii="Garamond" w:hAnsi="Garamond" w:cs="Times New Roman"/>
        </w:rPr>
        <w:t xml:space="preserve"> Obama’s image and </w:t>
      </w:r>
      <w:r w:rsidR="00886531" w:rsidRPr="00DB5308">
        <w:rPr>
          <w:rFonts w:ascii="Garamond" w:hAnsi="Garamond" w:cs="Times New Roman"/>
        </w:rPr>
        <w:t xml:space="preserve">the </w:t>
      </w:r>
      <w:r w:rsidR="007E63E7" w:rsidRPr="00DB5308">
        <w:rPr>
          <w:rFonts w:ascii="Garamond" w:hAnsi="Garamond" w:cs="Times New Roman"/>
        </w:rPr>
        <w:t>message</w:t>
      </w:r>
      <w:r w:rsidR="00886531" w:rsidRPr="00DB5308">
        <w:rPr>
          <w:rFonts w:ascii="Garamond" w:hAnsi="Garamond" w:cs="Times New Roman"/>
        </w:rPr>
        <w:t xml:space="preserve"> of hope</w:t>
      </w:r>
      <w:r w:rsidR="007E63E7" w:rsidRPr="00DB5308">
        <w:rPr>
          <w:rFonts w:ascii="Garamond" w:hAnsi="Garamond" w:cs="Times New Roman"/>
        </w:rPr>
        <w:t xml:space="preserve">, such as the zombie Obama </w:t>
      </w:r>
      <w:r w:rsidR="007E63E7"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Gries", "given" : "Laurie", "non-dropping-particle" : "", "parse-names" : false, "suffix" : "" } ], "container-title" : "ImageTexT: Interdisciplinary Comics Studies", "id" : "ITEM-1", "issue" : "1", "issued" : { "date-parts" : [ [ "2015" ] ] }, "title" : "Obama Zombies and Rhetorical (Dis)Identifications in an Era of Dog Whistle Politics and Political Polarizaion", "type" : "article-journal", "volume" : "8" }, "uris" : [ "http://www.mendeley.com/documents/?uuid=123857ff-1668-4139-a559-f5e99d34747c" ] } ], "mendeley" : { "formattedCitation" : "(L. Gries 2015)", "plainTextFormattedCitation" : "(L. Gries 2015)", "previouslyFormattedCitation" : "(L. Gries 2015)" }, "properties" : {  }, "schema" : "https://github.com/citation-style-language/schema/raw/master/csl-citation.json" }</w:instrText>
      </w:r>
      <w:r w:rsidR="007E63E7" w:rsidRPr="00DB5308">
        <w:rPr>
          <w:rFonts w:ascii="Garamond" w:hAnsi="Garamond" w:cs="Times New Roman"/>
        </w:rPr>
        <w:fldChar w:fldCharType="separate"/>
      </w:r>
      <w:r w:rsidR="00B13331" w:rsidRPr="00DB5308">
        <w:rPr>
          <w:rFonts w:ascii="Garamond" w:hAnsi="Garamond" w:cs="Times New Roman"/>
          <w:noProof/>
        </w:rPr>
        <w:t>(L. Gries 2015)</w:t>
      </w:r>
      <w:r w:rsidR="007E63E7" w:rsidRPr="00DB5308">
        <w:rPr>
          <w:rFonts w:ascii="Garamond" w:hAnsi="Garamond" w:cs="Times New Roman"/>
        </w:rPr>
        <w:fldChar w:fldCharType="end"/>
      </w:r>
      <w:r w:rsidR="007E63E7" w:rsidRPr="00DB5308">
        <w:rPr>
          <w:rFonts w:ascii="Garamond" w:hAnsi="Garamond" w:cs="Times New Roman"/>
        </w:rPr>
        <w:t xml:space="preserve">, and the </w:t>
      </w:r>
      <w:r w:rsidR="00CD365F" w:rsidRPr="00DB5308">
        <w:rPr>
          <w:rFonts w:ascii="Garamond" w:hAnsi="Garamond" w:cs="Times New Roman"/>
        </w:rPr>
        <w:t>satirization of</w:t>
      </w:r>
      <w:r w:rsidR="007E63E7" w:rsidRPr="00DB5308">
        <w:rPr>
          <w:rFonts w:ascii="Garamond" w:hAnsi="Garamond" w:cs="Times New Roman"/>
        </w:rPr>
        <w:t xml:space="preserve"> popular</w:t>
      </w:r>
      <w:r w:rsidR="00425611" w:rsidRPr="00DB5308">
        <w:rPr>
          <w:rFonts w:ascii="Garamond" w:hAnsi="Garamond" w:cs="Times New Roman"/>
        </w:rPr>
        <w:t xml:space="preserve"> U.S.</w:t>
      </w:r>
      <w:r w:rsidR="007E63E7" w:rsidRPr="00DB5308">
        <w:rPr>
          <w:rFonts w:ascii="Garamond" w:hAnsi="Garamond" w:cs="Times New Roman"/>
        </w:rPr>
        <w:t xml:space="preserve"> political figures, such as John McCain, Sarah Palin, and Bill Clinton. </w:t>
      </w:r>
      <w:r w:rsidR="00CD365F" w:rsidRPr="00DB5308">
        <w:rPr>
          <w:rFonts w:ascii="Garamond" w:hAnsi="Garamond" w:cs="Times New Roman"/>
        </w:rPr>
        <w:t>People</w:t>
      </w:r>
      <w:r w:rsidR="001F25E0" w:rsidRPr="00DB5308">
        <w:rPr>
          <w:rFonts w:ascii="Garamond" w:hAnsi="Garamond" w:cs="Times New Roman"/>
        </w:rPr>
        <w:t xml:space="preserve"> also used the </w:t>
      </w:r>
      <w:r w:rsidR="00CD365F" w:rsidRPr="00DB5308">
        <w:rPr>
          <w:rFonts w:ascii="Garamond" w:hAnsi="Garamond" w:cs="Times New Roman"/>
        </w:rPr>
        <w:t>Obamicon</w:t>
      </w:r>
      <w:r w:rsidR="00E45565">
        <w:rPr>
          <w:rFonts w:ascii="Garamond" w:hAnsi="Garamond" w:cs="Times New Roman"/>
        </w:rPr>
        <w:t>-</w:t>
      </w:r>
      <w:r w:rsidR="00CD365F" w:rsidRPr="00DB5308">
        <w:rPr>
          <w:rFonts w:ascii="Garamond" w:hAnsi="Garamond" w:cs="Times New Roman"/>
        </w:rPr>
        <w:t xml:space="preserve">making </w:t>
      </w:r>
      <w:r w:rsidR="001F25E0" w:rsidRPr="00DB5308">
        <w:rPr>
          <w:rFonts w:ascii="Garamond" w:hAnsi="Garamond" w:cs="Times New Roman"/>
        </w:rPr>
        <w:t xml:space="preserve">tool to modify photos of themselves, their friends, family, and pets </w:t>
      </w:r>
      <w:r w:rsidR="001F25E0"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Mackey", "given" : "Robert", "non-dropping-particle" : "", "parse-names" : false, "suffix" : "" } ], "container-title" : "The New York Times", "id" : "ITEM-1", "issued" : { "date-parts" : [ [ "2009" ] ] }, "title" : "Web users Make Their Own 'Obamicons'", "type" : "article-newspaper" }, "uris" : [ "http://www.mendeley.com/documents/?uuid=7c6a1508-57d2-43f0-aafe-ea27cf187c9c" ] }, { "id" : "ITEM-2", "itemData" : { "ISBN" : "9780874219777", "author" : [ { "dropping-particle" : "", "family" : "Gries", "given" : "Laurie E.", "non-dropping-particle" : "", "parse-names" : false, "suffix" : "" } ], "id" : "ITEM-2", "issued" : { "date-parts" : [ [ "2015" ] ] }, "publisher" : "Utah State University Press", "publisher-place" : "Boulder", "title" : "Still Life With Rhetoric: A New Materialist Approach for Visual Rhetorics", "type" : "book" }, "uris" : [ "http://www.mendeley.com/documents/?uuid=251f542f-93e5-4cdd-b501-259c76ec09c8" ] } ], "mendeley" : { "formattedCitation" : "(Mackey 2009; L. E. Gries 2015)", "plainTextFormattedCitation" : "(Mackey 2009; L. E. Gries 2015)", "previouslyFormattedCitation" : "(Mackey 2009; L. E. Gries 2015)" }, "properties" : {  }, "schema" : "https://github.com/citation-style-language/schema/raw/master/csl-citation.json" }</w:instrText>
      </w:r>
      <w:r w:rsidR="001F25E0" w:rsidRPr="00DB5308">
        <w:rPr>
          <w:rFonts w:ascii="Garamond" w:hAnsi="Garamond" w:cs="Times New Roman"/>
        </w:rPr>
        <w:fldChar w:fldCharType="separate"/>
      </w:r>
      <w:r w:rsidR="00B13331" w:rsidRPr="00DB5308">
        <w:rPr>
          <w:rFonts w:ascii="Garamond" w:hAnsi="Garamond" w:cs="Times New Roman"/>
          <w:noProof/>
        </w:rPr>
        <w:t>(Mackey 2009; L. E. Gries 2015)</w:t>
      </w:r>
      <w:r w:rsidR="001F25E0" w:rsidRPr="00DB5308">
        <w:rPr>
          <w:rFonts w:ascii="Garamond" w:hAnsi="Garamond" w:cs="Times New Roman"/>
        </w:rPr>
        <w:fldChar w:fldCharType="end"/>
      </w:r>
      <w:r w:rsidR="004E7529" w:rsidRPr="00DB5308">
        <w:rPr>
          <w:rFonts w:ascii="Garamond" w:hAnsi="Garamond" w:cs="Times New Roman"/>
        </w:rPr>
        <w:t xml:space="preserve">.  </w:t>
      </w:r>
      <w:r w:rsidR="00425611" w:rsidRPr="00DB5308">
        <w:rPr>
          <w:rFonts w:ascii="Garamond" w:hAnsi="Garamond" w:cs="Times New Roman"/>
        </w:rPr>
        <w:t xml:space="preserve">Whether </w:t>
      </w:r>
      <w:r w:rsidR="00CD365F" w:rsidRPr="00DB5308">
        <w:rPr>
          <w:rFonts w:ascii="Garamond" w:hAnsi="Garamond" w:cs="Times New Roman"/>
        </w:rPr>
        <w:t xml:space="preserve">used </w:t>
      </w:r>
      <w:r w:rsidR="00425611" w:rsidRPr="00DB5308">
        <w:rPr>
          <w:rFonts w:ascii="Garamond" w:hAnsi="Garamond" w:cs="Times New Roman"/>
        </w:rPr>
        <w:t xml:space="preserve">as </w:t>
      </w:r>
      <w:r w:rsidR="00B94291" w:rsidRPr="00DB5308">
        <w:rPr>
          <w:rFonts w:ascii="Garamond" w:hAnsi="Garamond" w:cs="Times New Roman"/>
        </w:rPr>
        <w:t>a</w:t>
      </w:r>
      <w:r w:rsidR="004E7529" w:rsidRPr="00DB5308">
        <w:rPr>
          <w:rFonts w:ascii="Garamond" w:hAnsi="Garamond" w:cs="Times New Roman"/>
        </w:rPr>
        <w:t xml:space="preserve"> </w:t>
      </w:r>
      <w:r w:rsidR="00B94291" w:rsidRPr="00DB5308">
        <w:rPr>
          <w:rFonts w:ascii="Garamond" w:hAnsi="Garamond" w:cs="Times New Roman"/>
        </w:rPr>
        <w:t>venue</w:t>
      </w:r>
      <w:r w:rsidR="004E7529" w:rsidRPr="00DB5308">
        <w:rPr>
          <w:rFonts w:ascii="Garamond" w:hAnsi="Garamond" w:cs="Times New Roman"/>
        </w:rPr>
        <w:t xml:space="preserve"> for creativity or a good</w:t>
      </w:r>
      <w:r w:rsidR="00425611" w:rsidRPr="00DB5308">
        <w:rPr>
          <w:rFonts w:ascii="Garamond" w:hAnsi="Garamond" w:cs="Times New Roman"/>
        </w:rPr>
        <w:t xml:space="preserve"> way to waste some time, </w:t>
      </w:r>
      <w:r w:rsidR="00B94291" w:rsidRPr="00DB5308">
        <w:rPr>
          <w:rFonts w:ascii="Garamond" w:hAnsi="Garamond" w:cs="Times New Roman"/>
        </w:rPr>
        <w:t>as a political tool</w:t>
      </w:r>
      <w:r w:rsidR="00C8158D" w:rsidRPr="00DB5308">
        <w:rPr>
          <w:rFonts w:ascii="Garamond" w:hAnsi="Garamond" w:cs="Times New Roman"/>
        </w:rPr>
        <w:t xml:space="preserve"> or a small chuckle, </w:t>
      </w:r>
      <w:r w:rsidR="00425611" w:rsidRPr="00DB5308">
        <w:rPr>
          <w:rFonts w:ascii="Garamond" w:hAnsi="Garamond" w:cs="Times New Roman"/>
        </w:rPr>
        <w:t xml:space="preserve">Obamicon.me </w:t>
      </w:r>
      <w:r w:rsidR="00B94291" w:rsidRPr="00DB5308">
        <w:rPr>
          <w:rFonts w:ascii="Garamond" w:hAnsi="Garamond" w:cs="Times New Roman"/>
        </w:rPr>
        <w:t>offered an ambiv</w:t>
      </w:r>
      <w:r w:rsidR="00C8158D" w:rsidRPr="00DB5308">
        <w:rPr>
          <w:rFonts w:ascii="Garamond" w:hAnsi="Garamond" w:cs="Times New Roman"/>
        </w:rPr>
        <w:t xml:space="preserve">alent outlet. </w:t>
      </w:r>
      <w:r w:rsidR="00C62E41" w:rsidRPr="00DB5308">
        <w:rPr>
          <w:rFonts w:ascii="Garamond" w:hAnsi="Garamond" w:cs="Times New Roman"/>
        </w:rPr>
        <w:t>To the question put forward by someone</w:t>
      </w:r>
      <w:r w:rsidR="00371986" w:rsidRPr="00DB5308">
        <w:rPr>
          <w:rFonts w:ascii="Garamond" w:hAnsi="Garamond" w:cs="Times New Roman"/>
        </w:rPr>
        <w:t xml:space="preserve"> </w:t>
      </w:r>
      <w:r w:rsidR="00C62E41" w:rsidRPr="00DB5308">
        <w:rPr>
          <w:rFonts w:ascii="Garamond" w:hAnsi="Garamond" w:cs="Times New Roman"/>
        </w:rPr>
        <w:t>on the Facebook page—“C</w:t>
      </w:r>
      <w:r w:rsidR="00371986" w:rsidRPr="00DB5308">
        <w:rPr>
          <w:rFonts w:ascii="Garamond" w:hAnsi="Garamond" w:cs="Times New Roman"/>
        </w:rPr>
        <w:t>an I like Obamicons and dislike Obama?</w:t>
      </w:r>
      <w:r w:rsidR="003A37B7" w:rsidRPr="00DB5308">
        <w:rPr>
          <w:rFonts w:ascii="Garamond" w:hAnsi="Garamond" w:cs="Times New Roman"/>
        </w:rPr>
        <w:t>”</w:t>
      </w:r>
      <w:r w:rsidR="00C62E41" w:rsidRPr="00DB5308">
        <w:rPr>
          <w:rFonts w:ascii="Garamond" w:hAnsi="Garamond" w:cs="Times New Roman"/>
        </w:rPr>
        <w:t>—the answer seems to have been</w:t>
      </w:r>
      <w:r w:rsidR="003A37B7" w:rsidRPr="00DB5308">
        <w:rPr>
          <w:rFonts w:ascii="Garamond" w:hAnsi="Garamond" w:cs="Times New Roman"/>
        </w:rPr>
        <w:t xml:space="preserve"> decidedly </w:t>
      </w:r>
      <w:r w:rsidR="00CD365F" w:rsidRPr="00DB5308">
        <w:rPr>
          <w:rFonts w:ascii="Garamond" w:hAnsi="Garamond" w:cs="Times New Roman"/>
        </w:rPr>
        <w:t>yes</w:t>
      </w:r>
      <w:r w:rsidR="003A37B7" w:rsidRPr="00DB5308">
        <w:rPr>
          <w:rFonts w:ascii="Garamond" w:hAnsi="Garamond" w:cs="Times New Roman"/>
        </w:rPr>
        <w:t xml:space="preserve">. </w:t>
      </w:r>
      <w:r w:rsidR="002D253F" w:rsidRPr="00DB5308">
        <w:rPr>
          <w:rFonts w:ascii="Garamond" w:hAnsi="Garamond" w:cs="Times New Roman"/>
        </w:rPr>
        <w:t xml:space="preserve"> </w:t>
      </w:r>
    </w:p>
    <w:p w14:paraId="2E0CA4C6" w14:textId="44120DAF" w:rsidR="001B2FCC" w:rsidRDefault="00FF636B" w:rsidP="00E07345">
      <w:pPr>
        <w:ind w:firstLine="720"/>
        <w:rPr>
          <w:ins w:id="9" w:author="Batou Asterion" w:date="2018-02-21T13:28:00Z"/>
          <w:rFonts w:ascii="Garamond" w:hAnsi="Garamond" w:cs="Times New Roman"/>
        </w:rPr>
      </w:pPr>
      <w:r w:rsidRPr="00DB5308">
        <w:rPr>
          <w:rFonts w:ascii="Garamond" w:hAnsi="Garamond" w:cs="Times New Roman"/>
        </w:rPr>
        <w:t xml:space="preserve">After </w:t>
      </w:r>
      <w:r w:rsidR="00CD365F" w:rsidRPr="00DB5308">
        <w:rPr>
          <w:rFonts w:ascii="Garamond" w:hAnsi="Garamond" w:cs="Times New Roman"/>
        </w:rPr>
        <w:t xml:space="preserve">the </w:t>
      </w:r>
      <w:r w:rsidRPr="00DB5308">
        <w:rPr>
          <w:rFonts w:ascii="Garamond" w:hAnsi="Garamond" w:cs="Times New Roman"/>
        </w:rPr>
        <w:t xml:space="preserve">inauguration, </w:t>
      </w:r>
      <w:r w:rsidR="00540F7B" w:rsidRPr="00DB5308">
        <w:rPr>
          <w:rFonts w:ascii="Garamond" w:hAnsi="Garamond" w:cs="Times New Roman"/>
        </w:rPr>
        <w:t>the site continue</w:t>
      </w:r>
      <w:r w:rsidR="00CD365F" w:rsidRPr="00DB5308">
        <w:rPr>
          <w:rFonts w:ascii="Garamond" w:hAnsi="Garamond" w:cs="Times New Roman"/>
        </w:rPr>
        <w:t>d</w:t>
      </w:r>
      <w:r w:rsidR="00540F7B" w:rsidRPr="00DB5308">
        <w:rPr>
          <w:rFonts w:ascii="Garamond" w:hAnsi="Garamond" w:cs="Times New Roman"/>
        </w:rPr>
        <w:t xml:space="preserve"> </w:t>
      </w:r>
      <w:r w:rsidR="00CD365F" w:rsidRPr="00DB5308">
        <w:rPr>
          <w:rFonts w:ascii="Garamond" w:hAnsi="Garamond" w:cs="Times New Roman"/>
        </w:rPr>
        <w:t>to evolve both in form and offerings</w:t>
      </w:r>
      <w:r w:rsidR="00540F7B" w:rsidRPr="00DB5308">
        <w:rPr>
          <w:rFonts w:ascii="Garamond" w:hAnsi="Garamond" w:cs="Times New Roman"/>
        </w:rPr>
        <w:t>.</w:t>
      </w:r>
      <w:r w:rsidR="00A349C3" w:rsidRPr="00DB5308">
        <w:rPr>
          <w:rFonts w:ascii="Garamond" w:hAnsi="Garamond" w:cs="Times New Roman"/>
        </w:rPr>
        <w:t xml:space="preserve"> Some of the changes involve</w:t>
      </w:r>
      <w:r w:rsidR="00CD365F" w:rsidRPr="00DB5308">
        <w:rPr>
          <w:rFonts w:ascii="Garamond" w:hAnsi="Garamond" w:cs="Times New Roman"/>
        </w:rPr>
        <w:t>d</w:t>
      </w:r>
      <w:r w:rsidR="00A349C3" w:rsidRPr="00DB5308">
        <w:rPr>
          <w:rFonts w:ascii="Garamond" w:hAnsi="Garamond" w:cs="Times New Roman"/>
        </w:rPr>
        <w:t xml:space="preserve"> making</w:t>
      </w:r>
      <w:r w:rsidR="00CD365F" w:rsidRPr="00DB5308">
        <w:rPr>
          <w:rFonts w:ascii="Garamond" w:hAnsi="Garamond" w:cs="Times New Roman"/>
        </w:rPr>
        <w:t xml:space="preserve"> the image filters</w:t>
      </w:r>
      <w:r w:rsidR="00A349C3" w:rsidRPr="00DB5308">
        <w:rPr>
          <w:rFonts w:ascii="Garamond" w:hAnsi="Garamond" w:cs="Times New Roman"/>
        </w:rPr>
        <w:t xml:space="preserve">, in Obamicon.Me creator and </w:t>
      </w:r>
      <w:r w:rsidR="00CD365F" w:rsidRPr="00DB5308">
        <w:rPr>
          <w:rFonts w:ascii="Garamond" w:hAnsi="Garamond" w:cs="Times New Roman"/>
          <w:i/>
        </w:rPr>
        <w:t>Paste</w:t>
      </w:r>
      <w:r w:rsidR="00CD365F" w:rsidRPr="00DB5308">
        <w:rPr>
          <w:rFonts w:ascii="Garamond" w:hAnsi="Garamond" w:cs="Times New Roman"/>
        </w:rPr>
        <w:t xml:space="preserve"> </w:t>
      </w:r>
      <w:r w:rsidR="00A349C3" w:rsidRPr="00DB5308">
        <w:rPr>
          <w:rFonts w:ascii="Garamond" w:hAnsi="Garamond" w:cs="Times New Roman"/>
        </w:rPr>
        <w:t>co-</w:t>
      </w:r>
      <w:r w:rsidR="00AA0C64" w:rsidRPr="00DB5308">
        <w:rPr>
          <w:rFonts w:ascii="Garamond" w:hAnsi="Garamond" w:cs="Times New Roman"/>
        </w:rPr>
        <w:t>founder Tim</w:t>
      </w:r>
      <w:r w:rsidR="00A349C3" w:rsidRPr="00DB5308">
        <w:rPr>
          <w:rFonts w:ascii="Garamond" w:hAnsi="Garamond" w:cs="Times New Roman"/>
        </w:rPr>
        <w:t xml:space="preserve"> Regan-Porter’s words, “white-labeled for clients” </w:t>
      </w:r>
      <w:r w:rsidR="00A349C3"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URL" : "https://www.linkedin.com/in/timreganporter", "accessed" : { "date-parts" : [ [ "2017", "11", "26" ] ] }, "author" : [ { "dropping-particle" : "", "family" : "Regan-Porter", "given" : "Tim", "non-dropping-particle" : "", "parse-names" : false, "suffix" : "" } ], "container-title" : "Linkedin", "id" : "ITEM-1", "issued" : { "date-parts" : [ [ "0" ] ] }, "title" : "Tim Regan-Porter", "type" : "webpage" }, "uris" : [ "http://www.mendeley.com/documents/?uuid=f27cfe5d-fc0b-4571-9cfd-82be28e1b570" ] } ], "mendeley" : { "formattedCitation" : "(Regan-Porter 2017)", "plainTextFormattedCitation" : "(Regan-Porter 2017)", "previouslyFormattedCitation" : "(Regan-Porter 2017)" }, "properties" : {  }, "schema" : "https://github.com/citation-style-language/schema/raw/master/csl-citation.json" }</w:instrText>
      </w:r>
      <w:r w:rsidR="00A349C3" w:rsidRPr="00DB5308">
        <w:rPr>
          <w:rFonts w:ascii="Garamond" w:hAnsi="Garamond" w:cs="Times New Roman"/>
        </w:rPr>
        <w:fldChar w:fldCharType="separate"/>
      </w:r>
      <w:r w:rsidR="00A349C3" w:rsidRPr="00DB5308">
        <w:rPr>
          <w:rFonts w:ascii="Garamond" w:hAnsi="Garamond" w:cs="Times New Roman"/>
          <w:noProof/>
        </w:rPr>
        <w:t>(Regan-Porter 2017)</w:t>
      </w:r>
      <w:r w:rsidR="00A349C3" w:rsidRPr="00DB5308">
        <w:rPr>
          <w:rFonts w:ascii="Garamond" w:hAnsi="Garamond" w:cs="Times New Roman"/>
        </w:rPr>
        <w:fldChar w:fldCharType="end"/>
      </w:r>
      <w:r w:rsidR="00A349C3" w:rsidRPr="00DB5308">
        <w:rPr>
          <w:rFonts w:ascii="Garamond" w:hAnsi="Garamond" w:cs="Times New Roman"/>
        </w:rPr>
        <w:t>. To white</w:t>
      </w:r>
      <w:r w:rsidR="00CD365F" w:rsidRPr="00DB5308">
        <w:rPr>
          <w:rFonts w:ascii="Garamond" w:hAnsi="Garamond" w:cs="Times New Roman"/>
        </w:rPr>
        <w:t>-</w:t>
      </w:r>
      <w:r w:rsidR="00A349C3" w:rsidRPr="00DB5308">
        <w:rPr>
          <w:rFonts w:ascii="Garamond" w:hAnsi="Garamond" w:cs="Times New Roman"/>
        </w:rPr>
        <w:t xml:space="preserve">label </w:t>
      </w:r>
      <w:r w:rsidR="00CD365F" w:rsidRPr="00DB5308">
        <w:rPr>
          <w:rFonts w:ascii="Garamond" w:hAnsi="Garamond" w:cs="Times New Roman"/>
        </w:rPr>
        <w:t>a</w:t>
      </w:r>
      <w:r w:rsidR="00A349C3" w:rsidRPr="00DB5308">
        <w:rPr>
          <w:rFonts w:ascii="Garamond" w:hAnsi="Garamond" w:cs="Times New Roman"/>
        </w:rPr>
        <w:t xml:space="preserve"> product or service is to rebrand it so as to seem like a creation of </w:t>
      </w:r>
      <w:r w:rsidR="00CD365F" w:rsidRPr="00DB5308">
        <w:rPr>
          <w:rFonts w:ascii="Garamond" w:hAnsi="Garamond" w:cs="Times New Roman"/>
        </w:rPr>
        <w:t xml:space="preserve">a </w:t>
      </w:r>
      <w:r w:rsidR="00A349C3" w:rsidRPr="00DB5308">
        <w:rPr>
          <w:rFonts w:ascii="Garamond" w:hAnsi="Garamond" w:cs="Times New Roman"/>
        </w:rPr>
        <w:t xml:space="preserve">client company. </w:t>
      </w:r>
      <w:r w:rsidR="00CD365F" w:rsidRPr="00DB5308">
        <w:rPr>
          <w:rFonts w:ascii="Garamond" w:hAnsi="Garamond" w:cs="Times New Roman"/>
        </w:rPr>
        <w:t xml:space="preserve">Such white-labeling </w:t>
      </w:r>
      <w:r w:rsidR="00A349C3" w:rsidRPr="00DB5308">
        <w:rPr>
          <w:rFonts w:ascii="Garamond" w:hAnsi="Garamond" w:cs="Times New Roman"/>
        </w:rPr>
        <w:t>include</w:t>
      </w:r>
      <w:r w:rsidR="00CD365F" w:rsidRPr="00DB5308">
        <w:rPr>
          <w:rFonts w:ascii="Garamond" w:hAnsi="Garamond" w:cs="Times New Roman"/>
        </w:rPr>
        <w:t>d</w:t>
      </w:r>
      <w:r w:rsidR="00A349C3" w:rsidRPr="00DB5308">
        <w:rPr>
          <w:rFonts w:ascii="Garamond" w:hAnsi="Garamond" w:cs="Times New Roman"/>
        </w:rPr>
        <w:t xml:space="preserve"> the Green for All image filter</w:t>
      </w:r>
      <w:r w:rsidR="00CD365F" w:rsidRPr="00DB5308">
        <w:rPr>
          <w:rFonts w:ascii="Garamond" w:hAnsi="Garamond" w:cs="Times New Roman"/>
        </w:rPr>
        <w:t>, designed</w:t>
      </w:r>
      <w:r w:rsidR="00A349C3" w:rsidRPr="00DB5308">
        <w:rPr>
          <w:rFonts w:ascii="Garamond" w:hAnsi="Garamond" w:cs="Times New Roman"/>
        </w:rPr>
        <w:t xml:space="preserve"> for the non-profit of the same name</w:t>
      </w:r>
      <w:r w:rsidR="00CD365F" w:rsidRPr="00DB5308">
        <w:rPr>
          <w:rFonts w:ascii="Garamond" w:hAnsi="Garamond" w:cs="Times New Roman"/>
        </w:rPr>
        <w:t>,</w:t>
      </w:r>
      <w:r w:rsidR="00A349C3" w:rsidRPr="00DB5308">
        <w:rPr>
          <w:rFonts w:ascii="Garamond" w:hAnsi="Garamond" w:cs="Times New Roman"/>
        </w:rPr>
        <w:t xml:space="preserve"> and a sports filter for</w:t>
      </w:r>
      <w:r w:rsidR="001766DD" w:rsidRPr="00DB5308">
        <w:rPr>
          <w:rFonts w:ascii="Garamond" w:hAnsi="Garamond" w:cs="Times New Roman"/>
        </w:rPr>
        <w:t xml:space="preserve"> the Atlanta Hawks</w:t>
      </w:r>
      <w:r w:rsidR="00A349C3" w:rsidRPr="00DB5308">
        <w:rPr>
          <w:rFonts w:ascii="Garamond" w:hAnsi="Garamond" w:cs="Times New Roman"/>
        </w:rPr>
        <w:t xml:space="preserve"> </w:t>
      </w:r>
      <w:r w:rsidR="00E07345" w:rsidRPr="00DB5308">
        <w:rPr>
          <w:rFonts w:ascii="Garamond" w:hAnsi="Garamond" w:cs="Times New Roman"/>
        </w:rPr>
        <w:t xml:space="preserve">NBA team. </w:t>
      </w:r>
      <w:r w:rsidR="00EC1F2C" w:rsidRPr="00DB5308">
        <w:rPr>
          <w:rFonts w:ascii="Garamond" w:hAnsi="Garamond" w:cs="Times New Roman"/>
        </w:rPr>
        <w:t xml:space="preserve">Others </w:t>
      </w:r>
      <w:r w:rsidR="00CD365F" w:rsidRPr="00DB5308">
        <w:rPr>
          <w:rFonts w:ascii="Garamond" w:hAnsi="Garamond" w:cs="Times New Roman"/>
        </w:rPr>
        <w:t>incidents of white-labeling attempted to make Obamicon.me</w:t>
      </w:r>
      <w:r w:rsidR="00EC1F2C" w:rsidRPr="00DB5308">
        <w:rPr>
          <w:rFonts w:ascii="Garamond" w:hAnsi="Garamond" w:cs="Times New Roman"/>
        </w:rPr>
        <w:t xml:space="preserve"> </w:t>
      </w:r>
      <w:r w:rsidR="00CD365F" w:rsidRPr="00DB5308">
        <w:rPr>
          <w:rFonts w:ascii="Garamond" w:hAnsi="Garamond" w:cs="Times New Roman"/>
        </w:rPr>
        <w:t>relevant</w:t>
      </w:r>
      <w:r w:rsidR="00EC1F2C" w:rsidRPr="00DB5308">
        <w:rPr>
          <w:rFonts w:ascii="Garamond" w:hAnsi="Garamond" w:cs="Times New Roman"/>
        </w:rPr>
        <w:t xml:space="preserve"> to</w:t>
      </w:r>
      <w:r w:rsidR="005C4BDF" w:rsidRPr="00DB5308">
        <w:rPr>
          <w:rFonts w:ascii="Garamond" w:hAnsi="Garamond" w:cs="Times New Roman"/>
        </w:rPr>
        <w:t xml:space="preserve"> </w:t>
      </w:r>
      <w:r w:rsidR="00CD365F" w:rsidRPr="00DB5308">
        <w:rPr>
          <w:rFonts w:ascii="Garamond" w:hAnsi="Garamond" w:cs="Times New Roman"/>
        </w:rPr>
        <w:t xml:space="preserve">emerging </w:t>
      </w:r>
      <w:r w:rsidR="005C4BDF" w:rsidRPr="00DB5308">
        <w:rPr>
          <w:rFonts w:ascii="Garamond" w:hAnsi="Garamond" w:cs="Times New Roman"/>
        </w:rPr>
        <w:t xml:space="preserve">events, such as the </w:t>
      </w:r>
      <w:r w:rsidR="005C4BDF" w:rsidRPr="00DB5308">
        <w:rPr>
          <w:rFonts w:ascii="Garamond" w:hAnsi="Garamond" w:cs="Times New Roman"/>
          <w:i/>
        </w:rPr>
        <w:t>Iranicon</w:t>
      </w:r>
      <w:r w:rsidR="005C4BDF" w:rsidRPr="00DB5308">
        <w:rPr>
          <w:rFonts w:ascii="Garamond" w:hAnsi="Garamond" w:cs="Times New Roman"/>
        </w:rPr>
        <w:t xml:space="preserve"> </w:t>
      </w:r>
      <w:r w:rsidR="003E561C" w:rsidRPr="00DB5308">
        <w:rPr>
          <w:rFonts w:ascii="Garamond" w:hAnsi="Garamond" w:cs="Times New Roman"/>
        </w:rPr>
        <w:t xml:space="preserve">(see Fig. 3) </w:t>
      </w:r>
      <w:r w:rsidR="005C4BDF" w:rsidRPr="00DB5308">
        <w:rPr>
          <w:rFonts w:ascii="Garamond" w:hAnsi="Garamond" w:cs="Times New Roman"/>
        </w:rPr>
        <w:t xml:space="preserve">launched “to show support </w:t>
      </w:r>
      <w:r w:rsidR="006F57CD" w:rsidRPr="00DB5308">
        <w:rPr>
          <w:rFonts w:ascii="Garamond" w:hAnsi="Garamond" w:cs="Times New Roman"/>
        </w:rPr>
        <w:t xml:space="preserve">for democracy in Iran” and the </w:t>
      </w:r>
      <w:r w:rsidR="006F57CD" w:rsidRPr="00DB5308">
        <w:rPr>
          <w:rFonts w:ascii="Garamond" w:hAnsi="Garamond" w:cs="Times New Roman"/>
          <w:i/>
        </w:rPr>
        <w:t>Luvicon</w:t>
      </w:r>
      <w:r w:rsidR="005C4BDF" w:rsidRPr="00DB5308">
        <w:rPr>
          <w:rFonts w:ascii="Garamond" w:hAnsi="Garamond" w:cs="Times New Roman"/>
        </w:rPr>
        <w:t xml:space="preserve"> </w:t>
      </w:r>
      <w:r w:rsidR="003E561C" w:rsidRPr="00DB5308">
        <w:rPr>
          <w:rFonts w:ascii="Garamond" w:hAnsi="Garamond" w:cs="Times New Roman"/>
        </w:rPr>
        <w:t xml:space="preserve">(see Fig. 4) </w:t>
      </w:r>
      <w:r w:rsidR="006F57CD" w:rsidRPr="00DB5308">
        <w:rPr>
          <w:rFonts w:ascii="Garamond" w:hAnsi="Garamond" w:cs="Times New Roman"/>
        </w:rPr>
        <w:t xml:space="preserve">designed to tap into Valentines Day celebrations </w:t>
      </w:r>
      <w:r w:rsidR="006F57CD"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URL" : "https://twitter.com/obamiconme", "author" : [ { "dropping-particle" : "", "family" : "@obamiconme", "given" : "", "non-dropping-particle" : "", "parse-names" : false, "suffix" : "" } ], "container-title" : "Twitter", "id" : "ITEM-1", "issued" : { "date-parts" : [ [ "2009" ] ] }, "title" : "Obamicon.Me", "type" : "webpage" }, "uris" : [ "http://www.mendeley.com/documents/?uuid=87158287-532d-40ea-88e8-6fd403feb400" ] } ], "mendeley" : { "formattedCitation" : "(@obamiconme 2009)", "plainTextFormattedCitation" : "(@obamiconme 2009)", "previouslyFormattedCitation" : "(@obamiconme 2009)" }, "properties" : {  }, "schema" : "https://github.com/citation-style-language/schema/raw/master/csl-citation.json" }</w:instrText>
      </w:r>
      <w:r w:rsidR="006F57CD" w:rsidRPr="00DB5308">
        <w:rPr>
          <w:rFonts w:ascii="Garamond" w:hAnsi="Garamond" w:cs="Times New Roman"/>
        </w:rPr>
        <w:fldChar w:fldCharType="separate"/>
      </w:r>
      <w:r w:rsidR="006F57CD" w:rsidRPr="00DB5308">
        <w:rPr>
          <w:rFonts w:ascii="Garamond" w:hAnsi="Garamond" w:cs="Times New Roman"/>
          <w:noProof/>
        </w:rPr>
        <w:t>(@obamiconme 2009)</w:t>
      </w:r>
      <w:r w:rsidR="006F57CD" w:rsidRPr="00DB5308">
        <w:rPr>
          <w:rFonts w:ascii="Garamond" w:hAnsi="Garamond" w:cs="Times New Roman"/>
        </w:rPr>
        <w:fldChar w:fldCharType="end"/>
      </w:r>
      <w:r w:rsidR="006F57CD" w:rsidRPr="00DB5308">
        <w:rPr>
          <w:rFonts w:ascii="Garamond" w:hAnsi="Garamond" w:cs="Times New Roman"/>
        </w:rPr>
        <w:t xml:space="preserve">. From the end of January </w:t>
      </w:r>
      <w:r w:rsidR="00CD365F" w:rsidRPr="00DB5308">
        <w:rPr>
          <w:rFonts w:ascii="Garamond" w:hAnsi="Garamond" w:cs="Times New Roman"/>
        </w:rPr>
        <w:t xml:space="preserve">2009 </w:t>
      </w:r>
      <w:r w:rsidR="006F57CD" w:rsidRPr="00DB5308">
        <w:rPr>
          <w:rFonts w:ascii="Garamond" w:hAnsi="Garamond" w:cs="Times New Roman"/>
        </w:rPr>
        <w:t xml:space="preserve">through September of </w:t>
      </w:r>
      <w:r w:rsidR="00CD365F" w:rsidRPr="00DB5308">
        <w:rPr>
          <w:rFonts w:ascii="Garamond" w:hAnsi="Garamond" w:cs="Times New Roman"/>
        </w:rPr>
        <w:t>that same year</w:t>
      </w:r>
      <w:r w:rsidR="006F57CD" w:rsidRPr="00DB5308">
        <w:rPr>
          <w:rFonts w:ascii="Garamond" w:hAnsi="Garamond" w:cs="Times New Roman"/>
        </w:rPr>
        <w:t xml:space="preserve">, </w:t>
      </w:r>
      <w:r w:rsidR="00A71697" w:rsidRPr="00DB5308">
        <w:rPr>
          <w:rFonts w:ascii="Garamond" w:hAnsi="Garamond" w:cs="Times New Roman"/>
          <w:i/>
        </w:rPr>
        <w:t>Paste’s</w:t>
      </w:r>
      <w:r w:rsidR="00A71697" w:rsidRPr="00DB5308">
        <w:rPr>
          <w:rFonts w:ascii="Garamond" w:hAnsi="Garamond" w:cs="Times New Roman"/>
        </w:rPr>
        <w:t xml:space="preserve"> </w:t>
      </w:r>
      <w:r w:rsidR="006F57CD" w:rsidRPr="00DB5308">
        <w:rPr>
          <w:rFonts w:ascii="Garamond" w:hAnsi="Garamond" w:cs="Times New Roman"/>
        </w:rPr>
        <w:t xml:space="preserve">Twitter </w:t>
      </w:r>
      <w:r w:rsidR="00EC1F2C" w:rsidRPr="00DB5308">
        <w:rPr>
          <w:rFonts w:ascii="Garamond" w:hAnsi="Garamond" w:cs="Times New Roman"/>
        </w:rPr>
        <w:t>account featured</w:t>
      </w:r>
      <w:r w:rsidR="006F57CD" w:rsidRPr="00DB5308">
        <w:rPr>
          <w:rFonts w:ascii="Garamond" w:hAnsi="Garamond" w:cs="Times New Roman"/>
        </w:rPr>
        <w:t xml:space="preserve"> a</w:t>
      </w:r>
      <w:r w:rsidR="00CD365F" w:rsidRPr="00DB5308">
        <w:rPr>
          <w:rFonts w:ascii="Garamond" w:hAnsi="Garamond" w:cs="Times New Roman"/>
        </w:rPr>
        <w:t xml:space="preserve"> webicon</w:t>
      </w:r>
      <w:r w:rsidR="006F57CD" w:rsidRPr="00DB5308">
        <w:rPr>
          <w:rFonts w:ascii="Garamond" w:hAnsi="Garamond" w:cs="Times New Roman"/>
        </w:rPr>
        <w:t xml:space="preserve"> of the day</w:t>
      </w:r>
      <w:r w:rsidR="00A71697" w:rsidRPr="00DB5308">
        <w:rPr>
          <w:rFonts w:ascii="Garamond" w:hAnsi="Garamond" w:cs="Times New Roman"/>
        </w:rPr>
        <w:t xml:space="preserve"> to promote the site</w:t>
      </w:r>
      <w:r w:rsidR="006F57CD" w:rsidRPr="00DB5308">
        <w:rPr>
          <w:rFonts w:ascii="Garamond" w:hAnsi="Garamond" w:cs="Times New Roman"/>
        </w:rPr>
        <w:t xml:space="preserve">. </w:t>
      </w:r>
      <w:r w:rsidR="00A71697" w:rsidRPr="00DB5308">
        <w:rPr>
          <w:rFonts w:ascii="Garamond" w:hAnsi="Garamond" w:cs="Times New Roman"/>
        </w:rPr>
        <w:t>Shortly thereafter</w:t>
      </w:r>
      <w:r w:rsidR="006F57CD" w:rsidRPr="00DB5308">
        <w:rPr>
          <w:rFonts w:ascii="Garamond" w:hAnsi="Garamond" w:cs="Times New Roman"/>
        </w:rPr>
        <w:t xml:space="preserve">, </w:t>
      </w:r>
      <w:r w:rsidR="00CD365F" w:rsidRPr="00DB5308">
        <w:rPr>
          <w:rFonts w:ascii="Garamond" w:hAnsi="Garamond" w:cs="Times New Roman"/>
          <w:i/>
        </w:rPr>
        <w:t>Paste’s</w:t>
      </w:r>
      <w:r w:rsidR="00CD365F" w:rsidRPr="00DB5308">
        <w:rPr>
          <w:rFonts w:ascii="Garamond" w:hAnsi="Garamond" w:cs="Times New Roman"/>
        </w:rPr>
        <w:t xml:space="preserve"> </w:t>
      </w:r>
      <w:r w:rsidR="006F57CD" w:rsidRPr="00DB5308">
        <w:rPr>
          <w:rFonts w:ascii="Garamond" w:hAnsi="Garamond" w:cs="Times New Roman"/>
        </w:rPr>
        <w:t xml:space="preserve">Facebook Page and primary </w:t>
      </w:r>
      <w:r w:rsidR="004C35A4" w:rsidRPr="00DB5308">
        <w:rPr>
          <w:rFonts w:ascii="Garamond" w:hAnsi="Garamond" w:cs="Times New Roman"/>
        </w:rPr>
        <w:t xml:space="preserve">website </w:t>
      </w:r>
      <w:r w:rsidR="00A71697" w:rsidRPr="00DB5308">
        <w:rPr>
          <w:rFonts w:ascii="Garamond" w:hAnsi="Garamond" w:cs="Times New Roman"/>
        </w:rPr>
        <w:t>stopped</w:t>
      </w:r>
      <w:r w:rsidR="004C35A4" w:rsidRPr="00DB5308">
        <w:rPr>
          <w:rFonts w:ascii="Garamond" w:hAnsi="Garamond" w:cs="Times New Roman"/>
        </w:rPr>
        <w:t xml:space="preserve"> offer</w:t>
      </w:r>
      <w:r w:rsidR="00A71697" w:rsidRPr="00DB5308">
        <w:rPr>
          <w:rFonts w:ascii="Garamond" w:hAnsi="Garamond" w:cs="Times New Roman"/>
        </w:rPr>
        <w:t>ing</w:t>
      </w:r>
      <w:r w:rsidR="004C35A4" w:rsidRPr="00DB5308">
        <w:rPr>
          <w:rFonts w:ascii="Garamond" w:hAnsi="Garamond" w:cs="Times New Roman"/>
        </w:rPr>
        <w:t xml:space="preserve"> updates until the announcement of the site’s return in </w:t>
      </w:r>
      <w:r w:rsidR="001B2FCC" w:rsidRPr="00DB5308">
        <w:rPr>
          <w:rFonts w:ascii="Garamond" w:hAnsi="Garamond" w:cs="Times New Roman"/>
        </w:rPr>
        <w:t xml:space="preserve">August 2012, </w:t>
      </w:r>
      <w:r w:rsidR="00A71697" w:rsidRPr="00DB5308">
        <w:rPr>
          <w:rFonts w:ascii="Garamond" w:hAnsi="Garamond" w:cs="Times New Roman"/>
        </w:rPr>
        <w:t xml:space="preserve">just </w:t>
      </w:r>
      <w:r w:rsidR="001B2FCC" w:rsidRPr="00DB5308">
        <w:rPr>
          <w:rFonts w:ascii="Garamond" w:hAnsi="Garamond" w:cs="Times New Roman"/>
        </w:rPr>
        <w:t xml:space="preserve">in time for the next election cycle </w:t>
      </w:r>
      <w:r w:rsidR="001B2FCC"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URL" : "https://www.facebook.com/pg/ObamiconMe/", "accessed" : { "date-parts" : [ [ "2017", "11", "26" ] ] }, "author" : [ { "dropping-particle" : "", "family" : "@ObamiconMe", "given" : "", "non-dropping-particle" : "", "parse-names" : false, "suffix" : "" } ], "container-title" : "Facebook", "id" : "ITEM-1", "issued" : { "date-parts" : [ [ "0" ] ] }, "title" : "Obamicon.me", "type" : "webpage" }, "uris" : [ "http://www.mendeley.com/documents/?uuid=2b6b88b3-5b6b-4769-b902-cdad09bf099b" ] }, { "id" : "ITEM-2", "itemData" : { "author" : [ { "dropping-particle" : "", "family" : "Paste Staff", "given" : "", "non-dropping-particle" : "", "parse-names" : false, "suffix" : "" } ], "container-title" : "Paste Magazine", "id" : "ITEM-2", "issued" : { "date-parts" : [ [ "2012", "9", "27" ] ] }, "title" : "The Return of Obaicon: Create Your Own Image", "type" : "article-newspaper" }, "uris" : [ "http://www.mendeley.com/documents/?uuid=a9edaaeb-a06c-4d2c-b02e-b976bb12119d" ] } ], "mendeley" : { "formattedCitation" : "(@ObamiconMe 2017; Paste Staff 2012)", "plainTextFormattedCitation" : "(@ObamiconMe 2017; Paste Staff 2012)", "previouslyFormattedCitation" : "(@ObamiconMe 2017; Paste Staff 2012)" }, "properties" : {  }, "schema" : "https://github.com/citation-style-language/schema/raw/master/csl-citation.json" }</w:instrText>
      </w:r>
      <w:r w:rsidR="001B2FCC" w:rsidRPr="00DB5308">
        <w:rPr>
          <w:rFonts w:ascii="Garamond" w:hAnsi="Garamond" w:cs="Times New Roman"/>
        </w:rPr>
        <w:fldChar w:fldCharType="separate"/>
      </w:r>
      <w:r w:rsidR="001B2FCC" w:rsidRPr="00DB5308">
        <w:rPr>
          <w:rFonts w:ascii="Garamond" w:hAnsi="Garamond" w:cs="Times New Roman"/>
          <w:noProof/>
        </w:rPr>
        <w:t>(@ObamiconMe 2017; Paste Staff 2012)</w:t>
      </w:r>
      <w:r w:rsidR="001B2FCC" w:rsidRPr="00DB5308">
        <w:rPr>
          <w:rFonts w:ascii="Garamond" w:hAnsi="Garamond" w:cs="Times New Roman"/>
        </w:rPr>
        <w:fldChar w:fldCharType="end"/>
      </w:r>
      <w:r w:rsidR="001B2FCC" w:rsidRPr="00DB5308">
        <w:rPr>
          <w:rFonts w:ascii="Garamond" w:hAnsi="Garamond" w:cs="Times New Roman"/>
        </w:rPr>
        <w:t xml:space="preserve">. </w:t>
      </w:r>
      <w:r w:rsidR="00F319F3" w:rsidRPr="00DB5308">
        <w:rPr>
          <w:rFonts w:ascii="Garamond" w:hAnsi="Garamond" w:cs="Times New Roman"/>
        </w:rPr>
        <w:t>Despite the initial popularity of the site</w:t>
      </w:r>
      <w:r w:rsidR="00434F2C" w:rsidRPr="00DB5308">
        <w:rPr>
          <w:rFonts w:ascii="Garamond" w:hAnsi="Garamond" w:cs="Times New Roman"/>
        </w:rPr>
        <w:t>, as alternative automatic p</w:t>
      </w:r>
      <w:r w:rsidR="00EC1F2C" w:rsidRPr="00DB5308">
        <w:rPr>
          <w:rFonts w:ascii="Garamond" w:hAnsi="Garamond" w:cs="Times New Roman"/>
        </w:rPr>
        <w:t xml:space="preserve">hoto </w:t>
      </w:r>
      <w:r w:rsidR="00434F2C" w:rsidRPr="00DB5308">
        <w:rPr>
          <w:rFonts w:ascii="Garamond" w:hAnsi="Garamond" w:cs="Times New Roman"/>
        </w:rPr>
        <w:t>editing options, styles, and trends became available</w:t>
      </w:r>
      <w:r w:rsidR="001766DD" w:rsidRPr="00DB5308">
        <w:rPr>
          <w:rFonts w:ascii="Garamond" w:hAnsi="Garamond" w:cs="Times New Roman"/>
        </w:rPr>
        <w:t xml:space="preserve"> on mobile applications like Instagram, Snapchat, and Meitu and integrated into social networks such as Facebook, </w:t>
      </w:r>
      <w:r w:rsidR="00CF7A29" w:rsidRPr="00DB5308">
        <w:rPr>
          <w:rFonts w:ascii="Garamond" w:hAnsi="Garamond" w:cs="Times New Roman"/>
        </w:rPr>
        <w:t>and the anchoring current events passed,</w:t>
      </w:r>
      <w:r w:rsidR="00434F2C" w:rsidRPr="00DB5308">
        <w:rPr>
          <w:rFonts w:ascii="Garamond" w:hAnsi="Garamond" w:cs="Times New Roman"/>
        </w:rPr>
        <w:t xml:space="preserve"> </w:t>
      </w:r>
      <w:r w:rsidR="00AA4E08" w:rsidRPr="00DB5308">
        <w:rPr>
          <w:rFonts w:ascii="Garamond" w:hAnsi="Garamond" w:cs="Times New Roman"/>
        </w:rPr>
        <w:t xml:space="preserve">interest in </w:t>
      </w:r>
      <w:r w:rsidR="00CF7A29" w:rsidRPr="00DB5308">
        <w:rPr>
          <w:rFonts w:ascii="Garamond" w:hAnsi="Garamond" w:cs="Times New Roman"/>
        </w:rPr>
        <w:t>Obamicon.me</w:t>
      </w:r>
      <w:r w:rsidR="00434F2C" w:rsidRPr="00DB5308">
        <w:rPr>
          <w:rFonts w:ascii="Garamond" w:hAnsi="Garamond" w:cs="Times New Roman"/>
        </w:rPr>
        <w:t xml:space="preserve"> waned</w:t>
      </w:r>
      <w:r w:rsidR="001766DD" w:rsidRPr="00DB5308">
        <w:rPr>
          <w:rFonts w:ascii="Garamond" w:hAnsi="Garamond" w:cs="Times New Roman"/>
        </w:rPr>
        <w:t>. The declining interest lead</w:t>
      </w:r>
      <w:r w:rsidR="00354172" w:rsidRPr="00DB5308">
        <w:rPr>
          <w:rFonts w:ascii="Garamond" w:hAnsi="Garamond" w:cs="Times New Roman"/>
        </w:rPr>
        <w:t xml:space="preserve"> </w:t>
      </w:r>
      <w:r w:rsidR="00434F2C" w:rsidRPr="00DB5308">
        <w:rPr>
          <w:rFonts w:ascii="Garamond" w:hAnsi="Garamond" w:cs="Times New Roman"/>
          <w:i/>
        </w:rPr>
        <w:t>Paste</w:t>
      </w:r>
      <w:r w:rsidR="00434F2C" w:rsidRPr="00DB5308">
        <w:rPr>
          <w:rFonts w:ascii="Garamond" w:hAnsi="Garamond" w:cs="Times New Roman"/>
        </w:rPr>
        <w:t xml:space="preserve"> </w:t>
      </w:r>
      <w:r w:rsidR="00354172" w:rsidRPr="00DB5308">
        <w:rPr>
          <w:rFonts w:ascii="Garamond" w:hAnsi="Garamond" w:cs="Times New Roman"/>
        </w:rPr>
        <w:t xml:space="preserve">to </w:t>
      </w:r>
      <w:r w:rsidR="00434F2C" w:rsidRPr="00DB5308">
        <w:rPr>
          <w:rFonts w:ascii="Garamond" w:hAnsi="Garamond" w:cs="Times New Roman"/>
        </w:rPr>
        <w:t>t</w:t>
      </w:r>
      <w:r w:rsidR="00354172" w:rsidRPr="00DB5308">
        <w:rPr>
          <w:rFonts w:ascii="Garamond" w:hAnsi="Garamond" w:cs="Times New Roman"/>
        </w:rPr>
        <w:t>ake</w:t>
      </w:r>
      <w:r w:rsidR="00434F2C" w:rsidRPr="00DB5308">
        <w:rPr>
          <w:rFonts w:ascii="Garamond" w:hAnsi="Garamond" w:cs="Times New Roman"/>
        </w:rPr>
        <w:t xml:space="preserve"> the site offline in 2013</w:t>
      </w:r>
      <w:r w:rsidR="00964912" w:rsidRPr="00DB5308">
        <w:rPr>
          <w:rFonts w:ascii="Garamond" w:hAnsi="Garamond" w:cs="Times New Roman"/>
        </w:rPr>
        <w:t xml:space="preserve">—the same year technology journalist Lauren </w:t>
      </w:r>
      <w:r w:rsidR="00AA0C64" w:rsidRPr="00DB5308">
        <w:rPr>
          <w:rFonts w:ascii="Garamond" w:hAnsi="Garamond" w:cs="Times New Roman"/>
        </w:rPr>
        <w:t>Orsini</w:t>
      </w:r>
      <w:r w:rsidR="00964912" w:rsidRPr="00DB5308">
        <w:rPr>
          <w:rFonts w:ascii="Garamond" w:hAnsi="Garamond" w:cs="Times New Roman"/>
        </w:rPr>
        <w:t xml:space="preserve"> declared “the year of the image,” citing the growing popularity of image-oriented social media sites such as Pinterest, Instagram and Tumblr (</w:t>
      </w:r>
      <w:r w:rsidR="00AA0C64" w:rsidRPr="00DB5308">
        <w:rPr>
          <w:rFonts w:ascii="Garamond" w:hAnsi="Garamond" w:cs="Times New Roman"/>
        </w:rPr>
        <w:t>Orsini</w:t>
      </w:r>
      <w:r w:rsidR="00964912" w:rsidRPr="00DB5308">
        <w:rPr>
          <w:rFonts w:ascii="Garamond" w:hAnsi="Garamond" w:cs="Times New Roman"/>
        </w:rPr>
        <w:t xml:space="preserve"> 2013)</w:t>
      </w:r>
      <w:r w:rsidR="00434F2C" w:rsidRPr="00DB5308">
        <w:rPr>
          <w:rFonts w:ascii="Garamond" w:hAnsi="Garamond" w:cs="Times New Roman"/>
        </w:rPr>
        <w:t>.</w:t>
      </w:r>
      <w:r w:rsidR="00CF7A29" w:rsidRPr="00DB5308">
        <w:rPr>
          <w:rFonts w:ascii="Garamond" w:hAnsi="Garamond" w:cs="Times New Roman"/>
        </w:rPr>
        <w:t xml:space="preserve"> </w:t>
      </w:r>
      <w:r w:rsidR="00220802" w:rsidRPr="00DB5308">
        <w:rPr>
          <w:rFonts w:ascii="Garamond" w:hAnsi="Garamond" w:cs="Times New Roman"/>
        </w:rPr>
        <w:t>From 2013 through 2016, the URL continued to redirect</w:t>
      </w:r>
      <w:r w:rsidR="00354172" w:rsidRPr="00DB5308">
        <w:rPr>
          <w:rFonts w:ascii="Garamond" w:hAnsi="Garamond" w:cs="Times New Roman"/>
        </w:rPr>
        <w:t xml:space="preserve"> visitors</w:t>
      </w:r>
      <w:r w:rsidR="00220802" w:rsidRPr="00DB5308">
        <w:rPr>
          <w:rFonts w:ascii="Garamond" w:hAnsi="Garamond" w:cs="Times New Roman"/>
        </w:rPr>
        <w:t xml:space="preserve"> to </w:t>
      </w:r>
      <w:r w:rsidR="00220802" w:rsidRPr="00DB5308">
        <w:rPr>
          <w:rFonts w:ascii="Garamond" w:hAnsi="Garamond" w:cs="Times New Roman"/>
          <w:i/>
        </w:rPr>
        <w:t xml:space="preserve">Paste </w:t>
      </w:r>
      <w:r w:rsidR="005E34FD" w:rsidRPr="00DB5308">
        <w:rPr>
          <w:rFonts w:ascii="Garamond" w:hAnsi="Garamond" w:cs="Times New Roman"/>
          <w:i/>
        </w:rPr>
        <w:t>M</w:t>
      </w:r>
      <w:r w:rsidR="00220802" w:rsidRPr="00DB5308">
        <w:rPr>
          <w:rFonts w:ascii="Garamond" w:hAnsi="Garamond" w:cs="Times New Roman"/>
          <w:i/>
        </w:rPr>
        <w:t>agazine’s</w:t>
      </w:r>
      <w:r w:rsidR="00220802" w:rsidRPr="00DB5308">
        <w:rPr>
          <w:rFonts w:ascii="Garamond" w:hAnsi="Garamond" w:cs="Times New Roman"/>
        </w:rPr>
        <w:t xml:space="preserve"> website and by 2017, the domain </w:t>
      </w:r>
      <w:r w:rsidR="00354172" w:rsidRPr="00DB5308">
        <w:rPr>
          <w:rFonts w:ascii="Garamond" w:hAnsi="Garamond" w:cs="Times New Roman"/>
        </w:rPr>
        <w:t>was</w:t>
      </w:r>
      <w:r w:rsidR="00220802" w:rsidRPr="00DB5308">
        <w:rPr>
          <w:rFonts w:ascii="Garamond" w:hAnsi="Garamond" w:cs="Times New Roman"/>
        </w:rPr>
        <w:t xml:space="preserve"> listed as available for purchase. </w:t>
      </w:r>
      <w:r w:rsidR="00AA4E08" w:rsidRPr="00DB5308">
        <w:rPr>
          <w:rFonts w:ascii="Garamond" w:hAnsi="Garamond" w:cs="Times New Roman"/>
        </w:rPr>
        <w:t xml:space="preserve">As one Facebook user commented, “Sadly </w:t>
      </w:r>
      <w:proofErr w:type="gramStart"/>
      <w:r w:rsidR="00AA4E08" w:rsidRPr="00DB5308">
        <w:rPr>
          <w:rFonts w:ascii="Garamond" w:hAnsi="Garamond" w:cs="Times New Roman"/>
        </w:rPr>
        <w:t>its</w:t>
      </w:r>
      <w:proofErr w:type="gramEnd"/>
      <w:r w:rsidR="009E14AB" w:rsidRPr="00DB5308">
        <w:rPr>
          <w:rFonts w:ascii="Garamond" w:hAnsi="Garamond" w:cs="Times New Roman"/>
        </w:rPr>
        <w:t xml:space="preserve"> [sic]</w:t>
      </w:r>
      <w:r w:rsidR="00AA4E08" w:rsidRPr="00DB5308">
        <w:rPr>
          <w:rFonts w:ascii="Garamond" w:hAnsi="Garamond" w:cs="Times New Roman"/>
        </w:rPr>
        <w:t xml:space="preserve"> not working anymore </w:t>
      </w:r>
      <w:r w:rsidR="00AA4E08" w:rsidRPr="00DB5308">
        <w:rPr>
          <w:rFonts w:ascii="Garamond" w:hAnsi="Garamond" w:cs="Times New Roman"/>
        </w:rPr>
        <w:sym w:font="Wingdings" w:char="F04C"/>
      </w:r>
      <w:r w:rsidR="00AA4E08" w:rsidRPr="00DB5308">
        <w:rPr>
          <w:rFonts w:ascii="Garamond" w:hAnsi="Garamond" w:cs="Times New Roman"/>
        </w:rPr>
        <w:t>.”</w:t>
      </w:r>
    </w:p>
    <w:p w14:paraId="070AED03" w14:textId="77777777" w:rsidR="000D6DEA" w:rsidRDefault="000D6DEA" w:rsidP="00E07345">
      <w:pPr>
        <w:ind w:firstLine="720"/>
        <w:rPr>
          <w:ins w:id="10" w:author="Batou Asterion" w:date="2018-02-21T13:28:00Z"/>
          <w:rFonts w:ascii="Garamond" w:hAnsi="Garamond" w:cs="Times New Roman"/>
        </w:rPr>
      </w:pPr>
    </w:p>
    <w:p w14:paraId="493344E3" w14:textId="7CB5E0F5" w:rsidR="000D6DEA" w:rsidRDefault="000D6DEA" w:rsidP="000D6DEA">
      <w:pPr>
        <w:rPr>
          <w:ins w:id="11" w:author="Batou Asterion" w:date="2018-02-21T13:28:00Z"/>
          <w:rFonts w:ascii="Garamond" w:hAnsi="Garamond" w:cs="Times New Roman"/>
        </w:rPr>
        <w:pPrChange w:id="12" w:author="Batou Asterion" w:date="2018-02-21T13:28:00Z">
          <w:pPr>
            <w:ind w:firstLine="720"/>
          </w:pPr>
        </w:pPrChange>
      </w:pPr>
      <w:ins w:id="13" w:author="Batou Asterion" w:date="2018-02-21T13:28:00Z">
        <w:r>
          <w:rPr>
            <w:rFonts w:ascii="Garamond" w:hAnsi="Garamond" w:cs="Times New Roman"/>
          </w:rPr>
          <w:t>[Insert Figure 3 here]</w:t>
        </w:r>
      </w:ins>
    </w:p>
    <w:p w14:paraId="6883FFD4" w14:textId="5E69B878" w:rsidR="000D6DEA" w:rsidRDefault="000D6DEA" w:rsidP="000D6DEA">
      <w:pPr>
        <w:rPr>
          <w:ins w:id="14" w:author="Batou Asterion" w:date="2018-02-21T13:28:00Z"/>
          <w:rFonts w:ascii="Garamond" w:hAnsi="Garamond" w:cs="Times New Roman"/>
        </w:rPr>
        <w:pPrChange w:id="15" w:author="Batou Asterion" w:date="2018-02-21T13:28:00Z">
          <w:pPr>
            <w:ind w:firstLine="720"/>
          </w:pPr>
        </w:pPrChange>
      </w:pPr>
      <w:ins w:id="16" w:author="Batou Asterion" w:date="2018-02-21T13:28:00Z">
        <w:r>
          <w:rPr>
            <w:rFonts w:ascii="Garamond" w:hAnsi="Garamond" w:cs="Times New Roman"/>
          </w:rPr>
          <w:t>[Insert Figure 4 here]</w:t>
        </w:r>
      </w:ins>
    </w:p>
    <w:p w14:paraId="2AFA465A" w14:textId="77777777" w:rsidR="000D6DEA" w:rsidRPr="00DB5308" w:rsidRDefault="000D6DEA" w:rsidP="000D6DEA">
      <w:pPr>
        <w:rPr>
          <w:rFonts w:ascii="Garamond" w:hAnsi="Garamond" w:cs="Times New Roman"/>
        </w:rPr>
        <w:pPrChange w:id="17" w:author="Batou Asterion" w:date="2018-02-21T13:28:00Z">
          <w:pPr>
            <w:ind w:firstLine="720"/>
          </w:pPr>
        </w:pPrChange>
      </w:pPr>
    </w:p>
    <w:p w14:paraId="2BDEAE03" w14:textId="40E666AF" w:rsidR="0036337F" w:rsidRPr="00DB5308" w:rsidRDefault="00354172" w:rsidP="001D5C17">
      <w:pPr>
        <w:ind w:firstLine="720"/>
        <w:rPr>
          <w:rFonts w:ascii="Garamond" w:hAnsi="Garamond" w:cs="Times New Roman"/>
        </w:rPr>
      </w:pPr>
      <w:r w:rsidRPr="00DB5308">
        <w:rPr>
          <w:rFonts w:ascii="Garamond" w:hAnsi="Garamond" w:cs="Times New Roman"/>
        </w:rPr>
        <w:t>I share this story because Obamicon.me raises interesting research dilemmas for digital visual studies scholars interested in studying visual history and preserving visual culture. If sites that are responsible for producing, storing, and circulating digitally born artifacts that make a lasting impact on culture(s)</w:t>
      </w:r>
      <w:r w:rsidR="00187EE7" w:rsidRPr="00DB5308">
        <w:rPr>
          <w:rFonts w:ascii="Garamond" w:hAnsi="Garamond" w:cs="Times New Roman"/>
        </w:rPr>
        <w:t xml:space="preserve"> disappear</w:t>
      </w:r>
      <w:r w:rsidRPr="00DB5308">
        <w:rPr>
          <w:rFonts w:ascii="Garamond" w:hAnsi="Garamond" w:cs="Times New Roman"/>
        </w:rPr>
        <w:t xml:space="preserve">, </w:t>
      </w:r>
      <w:r w:rsidR="00187EE7" w:rsidRPr="00DB5308">
        <w:rPr>
          <w:rFonts w:ascii="Garamond" w:hAnsi="Garamond" w:cs="Times New Roman"/>
        </w:rPr>
        <w:t>scholars</w:t>
      </w:r>
      <w:r w:rsidRPr="00DB5308">
        <w:rPr>
          <w:rFonts w:ascii="Garamond" w:hAnsi="Garamond" w:cs="Times New Roman"/>
        </w:rPr>
        <w:t xml:space="preserve"> lose important primary sources that provide important links to an image’s historicity. </w:t>
      </w:r>
      <w:r w:rsidR="00187EE7" w:rsidRPr="00DB5308">
        <w:rPr>
          <w:rFonts w:ascii="Garamond" w:hAnsi="Garamond" w:cs="Times New Roman"/>
        </w:rPr>
        <w:t>In the case of Obama Hope, a</w:t>
      </w:r>
      <w:r w:rsidR="004829CA" w:rsidRPr="00DB5308">
        <w:rPr>
          <w:rFonts w:ascii="Garamond" w:hAnsi="Garamond" w:cs="Times New Roman"/>
        </w:rPr>
        <w:t>lthough Obamicon.me has been taken down,</w:t>
      </w:r>
      <w:r w:rsidR="00187EE7" w:rsidRPr="00DB5308">
        <w:rPr>
          <w:rFonts w:ascii="Garamond" w:hAnsi="Garamond" w:cs="Times New Roman"/>
        </w:rPr>
        <w:t xml:space="preserve"> </w:t>
      </w:r>
      <w:r w:rsidR="00743A14" w:rsidRPr="00DB5308">
        <w:rPr>
          <w:rFonts w:ascii="Garamond" w:hAnsi="Garamond" w:cs="Times New Roman"/>
        </w:rPr>
        <w:t xml:space="preserve">traces of the site </w:t>
      </w:r>
      <w:r w:rsidR="00187EE7" w:rsidRPr="00DB5308">
        <w:rPr>
          <w:rFonts w:ascii="Garamond" w:hAnsi="Garamond" w:cs="Times New Roman"/>
        </w:rPr>
        <w:t xml:space="preserve">do </w:t>
      </w:r>
      <w:r w:rsidR="00743A14" w:rsidRPr="00DB5308">
        <w:rPr>
          <w:rFonts w:ascii="Garamond" w:hAnsi="Garamond" w:cs="Times New Roman"/>
        </w:rPr>
        <w:t xml:space="preserve">remain scattered—from files saved on computer hard drives to photos uploaded to other social media sites, from custom printed Zazzle goods to </w:t>
      </w:r>
      <w:r w:rsidR="00F319F3" w:rsidRPr="00DB5308">
        <w:rPr>
          <w:rFonts w:ascii="Garamond" w:hAnsi="Garamond" w:cs="Times New Roman"/>
        </w:rPr>
        <w:t>blog and news</w:t>
      </w:r>
      <w:r w:rsidR="00743A14" w:rsidRPr="00DB5308">
        <w:rPr>
          <w:rFonts w:ascii="Garamond" w:hAnsi="Garamond" w:cs="Times New Roman"/>
        </w:rPr>
        <w:t xml:space="preserve"> coverage, from web forums </w:t>
      </w:r>
      <w:r w:rsidR="00F319F3" w:rsidRPr="00DB5308">
        <w:rPr>
          <w:rFonts w:ascii="Garamond" w:hAnsi="Garamond" w:cs="Times New Roman"/>
        </w:rPr>
        <w:t>to digital archives</w:t>
      </w:r>
      <w:r w:rsidR="00187EE7" w:rsidRPr="00DB5308">
        <w:rPr>
          <w:rFonts w:ascii="Garamond" w:hAnsi="Garamond" w:cs="Times New Roman"/>
        </w:rPr>
        <w:t xml:space="preserve"> produced on Pinterest and websites</w:t>
      </w:r>
      <w:r w:rsidR="00F319F3" w:rsidRPr="00DB5308">
        <w:rPr>
          <w:rFonts w:ascii="Garamond" w:hAnsi="Garamond" w:cs="Times New Roman"/>
        </w:rPr>
        <w:t xml:space="preserve">. </w:t>
      </w:r>
      <w:r w:rsidR="0036337F" w:rsidRPr="00DB5308">
        <w:rPr>
          <w:rFonts w:ascii="Garamond" w:hAnsi="Garamond" w:cs="Times New Roman"/>
        </w:rPr>
        <w:t xml:space="preserve">Despite these traces, </w:t>
      </w:r>
      <w:r w:rsidR="00BB46A8" w:rsidRPr="00DB5308">
        <w:rPr>
          <w:rFonts w:ascii="Garamond" w:hAnsi="Garamond" w:cs="Times New Roman"/>
        </w:rPr>
        <w:t>according to Gries, the loss of access to Obamicon.me has resulted in</w:t>
      </w:r>
      <w:r w:rsidR="0036337F" w:rsidRPr="00DB5308">
        <w:rPr>
          <w:rFonts w:ascii="Garamond" w:hAnsi="Garamond" w:cs="Times New Roman"/>
        </w:rPr>
        <w:t xml:space="preserve"> the loss of</w:t>
      </w:r>
      <w:r w:rsidR="00BB46A8" w:rsidRPr="00DB5308">
        <w:rPr>
          <w:rFonts w:ascii="Garamond" w:hAnsi="Garamond" w:cs="Times New Roman"/>
        </w:rPr>
        <w:t xml:space="preserve"> what she </w:t>
      </w:r>
      <w:r w:rsidR="00B622E1" w:rsidRPr="00DB5308">
        <w:rPr>
          <w:rFonts w:ascii="Garamond" w:hAnsi="Garamond" w:cs="Times New Roman"/>
        </w:rPr>
        <w:t>ap</w:t>
      </w:r>
      <w:r w:rsidR="00BB46A8" w:rsidRPr="00DB5308">
        <w:rPr>
          <w:rFonts w:ascii="Garamond" w:hAnsi="Garamond" w:cs="Times New Roman"/>
        </w:rPr>
        <w:t>proximates to be hundreds of Obamicons and related webicons that play an important role in Obama</w:t>
      </w:r>
      <w:r w:rsidR="00760419" w:rsidRPr="00DB5308">
        <w:rPr>
          <w:rFonts w:ascii="Garamond" w:hAnsi="Garamond" w:cs="Times New Roman"/>
        </w:rPr>
        <w:t xml:space="preserve"> Hope</w:t>
      </w:r>
      <w:r w:rsidR="00BB46A8" w:rsidRPr="00DB5308">
        <w:rPr>
          <w:rFonts w:ascii="Garamond" w:hAnsi="Garamond" w:cs="Times New Roman"/>
        </w:rPr>
        <w:t>’s rhetorical history</w:t>
      </w:r>
      <w:r w:rsidR="0036337F" w:rsidRPr="00DB5308">
        <w:rPr>
          <w:rFonts w:ascii="Garamond" w:hAnsi="Garamond" w:cs="Times New Roman"/>
        </w:rPr>
        <w:t xml:space="preserve"> </w:t>
      </w:r>
      <w:r w:rsidR="0036337F" w:rsidRPr="00DB5308">
        <w:rPr>
          <w:rFonts w:ascii="Garamond" w:hAnsi="Garamond" w:cs="Times New Roman"/>
        </w:rPr>
        <w:fldChar w:fldCharType="begin" w:fldLock="1"/>
      </w:r>
      <w:r w:rsidR="0036337F" w:rsidRPr="00DB5308">
        <w:rPr>
          <w:rFonts w:ascii="Garamond" w:hAnsi="Garamond" w:cs="Times New Roman"/>
        </w:rPr>
        <w:instrText>ADDIN CSL_CITATION { "citationItems" : [ { "id" : "ITEM-1", "itemData" : { "ISBN" : "9780874219777", "author" : [ { "dropping-particle" : "", "family" : "Gries", "given" : "Laurie E.", "non-dropping-particle" : "", "parse-names" : false, "suffix" : "" } ], "id" : "ITEM-1", "issued" : { "date-parts" : [ [ "2015" ] ] }, "publisher" : "Utah State University Press", "publisher-place" : "Boulder", "title" : "Still Life With Rhetoric: A New Materialist Approach for Visual Rhetorics", "type" : "book" }, "uris" : [ "http://www.mendeley.com/documents/?uuid=251f542f-93e5-4cdd-b501-259c76ec09c8" ] } ], "mendeley" : { "formattedCitation" : "(L. E. Gries 2015)", "plainTextFormattedCitation" : "(L. E. Gries 2015)", "previouslyFormattedCitation" : "(L. E. Gries 2015)" }, "properties" : {  }, "schema" : "https://github.com/citation-style-language/schema/raw/master/csl-citation.json" }</w:instrText>
      </w:r>
      <w:r w:rsidR="0036337F" w:rsidRPr="00DB5308">
        <w:rPr>
          <w:rFonts w:ascii="Garamond" w:hAnsi="Garamond" w:cs="Times New Roman"/>
        </w:rPr>
        <w:fldChar w:fldCharType="separate"/>
      </w:r>
      <w:r w:rsidR="0036337F" w:rsidRPr="00DB5308">
        <w:rPr>
          <w:rFonts w:ascii="Garamond" w:hAnsi="Garamond" w:cs="Times New Roman"/>
          <w:noProof/>
        </w:rPr>
        <w:t>(L. E. Gries 2015)</w:t>
      </w:r>
      <w:r w:rsidR="0036337F" w:rsidRPr="00DB5308">
        <w:rPr>
          <w:rFonts w:ascii="Garamond" w:hAnsi="Garamond" w:cs="Times New Roman"/>
        </w:rPr>
        <w:fldChar w:fldCharType="end"/>
      </w:r>
      <w:r w:rsidR="00BB46A8" w:rsidRPr="00DB5308">
        <w:rPr>
          <w:rFonts w:ascii="Garamond" w:hAnsi="Garamond" w:cs="Times New Roman"/>
        </w:rPr>
        <w:t>.</w:t>
      </w:r>
      <w:r w:rsidR="00B622E1" w:rsidRPr="00DB5308">
        <w:rPr>
          <w:rFonts w:ascii="Garamond" w:hAnsi="Garamond" w:cs="Times New Roman"/>
        </w:rPr>
        <w:t xml:space="preserve"> </w:t>
      </w:r>
      <w:r w:rsidR="0036337F" w:rsidRPr="00DB5308">
        <w:rPr>
          <w:rFonts w:ascii="Garamond" w:hAnsi="Garamond" w:cs="Times New Roman"/>
        </w:rPr>
        <w:t xml:space="preserve">For something with so much interest and uptake as Obama Hope, for something that has become so deeply embedded in the cultural psyche of our contemporary era, the immediate and complete takedown of the Obamicon.me domain marks a significant cultural void, especially </w:t>
      </w:r>
      <w:r w:rsidR="000E7EF1" w:rsidRPr="00DB5308">
        <w:rPr>
          <w:rFonts w:ascii="Garamond" w:hAnsi="Garamond" w:cs="Times New Roman"/>
        </w:rPr>
        <w:t xml:space="preserve">for scholars of visual rhetoric. </w:t>
      </w:r>
      <w:r w:rsidR="0036337F" w:rsidRPr="00DB5308">
        <w:rPr>
          <w:rFonts w:ascii="Garamond" w:hAnsi="Garamond" w:cs="Times New Roman"/>
        </w:rPr>
        <w:t>Since visual rhetoric aims to account “systematically for the ways in which images become inventional resources in the public sphere,” link rot poses a particularly pernicious problem</w:t>
      </w:r>
      <w:r w:rsidR="000E7EF1" w:rsidRPr="00DB5308">
        <w:rPr>
          <w:rFonts w:ascii="Garamond" w:hAnsi="Garamond" w:cs="Times New Roman"/>
        </w:rPr>
        <w:t xml:space="preserve"> </w:t>
      </w:r>
      <w:r w:rsidR="000E7EF1" w:rsidRPr="00DB5308">
        <w:rPr>
          <w:rFonts w:ascii="Garamond" w:hAnsi="Garamond" w:cs="Times New Roman"/>
        </w:rPr>
        <w:fldChar w:fldCharType="begin" w:fldLock="1"/>
      </w:r>
      <w:r w:rsidR="000E7EF1" w:rsidRPr="00DB5308">
        <w:rPr>
          <w:rFonts w:ascii="Garamond" w:hAnsi="Garamond" w:cs="Times New Roman"/>
        </w:rPr>
        <w:instrText>ADDIN CSL_CITATION { "citationItems" : [ { "id" : "ITEM-1", "itemData" : { "author" : [ { "dropping-particle" : "", "family" : "Finnegan", "given" : "Cara A.", "non-dropping-particle" : "", "parse-names" : false, "suffix" : "" } ], "container-title" : "Defining Visual Rhetorics", "id" : "ITEM-1", "issued" : { "date-parts" : [ [ "2004" ] ] }, "page" : "195-213", "publisher" : "Erlbaum", "publisher-place" : "Mahwah, NJ", "title" : "Doing Rhetorical History of the Visual: The Photograph and the Archive", "type" : "chapter" }, "uris" : [ "http://www.mendeley.com/documents/?uuid=dfdb5da3-7ab4-48e4-82d1-27c752486264" ] } ], "mendeley" : { "formattedCitation" : "(Finnegan 2004)", "plainTextFormattedCitation" : "(Finnegan 2004)", "previouslyFormattedCitation" : "(Finnegan 2004)" }, "properties" : {  }, "schema" : "https://github.com/citation-style-language/schema/raw/master/csl-citation.json" }</w:instrText>
      </w:r>
      <w:r w:rsidR="000E7EF1" w:rsidRPr="00DB5308">
        <w:rPr>
          <w:rFonts w:ascii="Garamond" w:hAnsi="Garamond" w:cs="Times New Roman"/>
        </w:rPr>
        <w:fldChar w:fldCharType="separate"/>
      </w:r>
      <w:r w:rsidR="000E7EF1" w:rsidRPr="00DB5308">
        <w:rPr>
          <w:rFonts w:ascii="Garamond" w:hAnsi="Garamond" w:cs="Times New Roman"/>
          <w:noProof/>
        </w:rPr>
        <w:t>(Finnegan 2004)</w:t>
      </w:r>
      <w:r w:rsidR="000E7EF1" w:rsidRPr="00DB5308">
        <w:rPr>
          <w:rFonts w:ascii="Garamond" w:hAnsi="Garamond" w:cs="Times New Roman"/>
        </w:rPr>
        <w:fldChar w:fldCharType="end"/>
      </w:r>
      <w:r w:rsidR="0036337F" w:rsidRPr="00DB5308">
        <w:rPr>
          <w:rFonts w:ascii="Garamond" w:hAnsi="Garamond" w:cs="Times New Roman"/>
        </w:rPr>
        <w:t xml:space="preserve">. </w:t>
      </w:r>
    </w:p>
    <w:p w14:paraId="498FD2FD" w14:textId="4198B8EF" w:rsidR="0088375E" w:rsidRPr="00DB5308" w:rsidRDefault="00FA7151" w:rsidP="00FA7151">
      <w:pPr>
        <w:rPr>
          <w:rFonts w:ascii="Garamond" w:hAnsi="Garamond" w:cs="Times New Roman"/>
        </w:rPr>
      </w:pPr>
      <w:r w:rsidRPr="00DB5308">
        <w:rPr>
          <w:rFonts w:ascii="Garamond" w:hAnsi="Garamond" w:cs="Times New Roman"/>
        </w:rPr>
        <w:tab/>
      </w:r>
      <w:r w:rsidR="009919FD" w:rsidRPr="00DB5308">
        <w:rPr>
          <w:rFonts w:ascii="Garamond" w:hAnsi="Garamond" w:cs="Times New Roman"/>
        </w:rPr>
        <w:t xml:space="preserve">Fortunately, digital research approaches and technologies do exist that can help address this dilemma, </w:t>
      </w:r>
      <w:r w:rsidR="002F3F71" w:rsidRPr="00DB5308">
        <w:rPr>
          <w:rFonts w:ascii="Garamond" w:hAnsi="Garamond" w:cs="Times New Roman"/>
        </w:rPr>
        <w:t>which is the focus of this chapter</w:t>
      </w:r>
      <w:r w:rsidR="009919FD" w:rsidRPr="00DB5308">
        <w:rPr>
          <w:rFonts w:ascii="Garamond" w:hAnsi="Garamond" w:cs="Times New Roman"/>
        </w:rPr>
        <w:t xml:space="preserve">. </w:t>
      </w:r>
      <w:r w:rsidR="00530818" w:rsidRPr="00DB5308">
        <w:rPr>
          <w:rFonts w:ascii="Garamond" w:hAnsi="Garamond" w:cs="Times New Roman"/>
        </w:rPr>
        <w:t>Underlying th</w:t>
      </w:r>
      <w:r w:rsidR="00C53B34" w:rsidRPr="00DB5308">
        <w:rPr>
          <w:rFonts w:ascii="Garamond" w:hAnsi="Garamond" w:cs="Times New Roman"/>
        </w:rPr>
        <w:t>is dilemma</w:t>
      </w:r>
      <w:r w:rsidR="009919FD" w:rsidRPr="00DB5308">
        <w:rPr>
          <w:rFonts w:ascii="Garamond" w:hAnsi="Garamond" w:cs="Times New Roman"/>
        </w:rPr>
        <w:t>, it is important to understand,</w:t>
      </w:r>
      <w:r w:rsidR="00C53B34" w:rsidRPr="00DB5308">
        <w:rPr>
          <w:rFonts w:ascii="Garamond" w:hAnsi="Garamond" w:cs="Times New Roman"/>
        </w:rPr>
        <w:t xml:space="preserve"> is a concern </w:t>
      </w:r>
      <w:r w:rsidR="00CB4C24" w:rsidRPr="00DB5308">
        <w:rPr>
          <w:rFonts w:ascii="Garamond" w:hAnsi="Garamond" w:cs="Times New Roman"/>
        </w:rPr>
        <w:t>with the infrastructure that makes possible not only Obamicon.me</w:t>
      </w:r>
      <w:r w:rsidR="000D641D" w:rsidRPr="00DB5308">
        <w:rPr>
          <w:rFonts w:ascii="Garamond" w:hAnsi="Garamond" w:cs="Times New Roman"/>
        </w:rPr>
        <w:t>,</w:t>
      </w:r>
      <w:r w:rsidR="00CB4C24" w:rsidRPr="00DB5308">
        <w:rPr>
          <w:rFonts w:ascii="Garamond" w:hAnsi="Garamond" w:cs="Times New Roman"/>
        </w:rPr>
        <w:t xml:space="preserve"> </w:t>
      </w:r>
      <w:r w:rsidR="000D641D" w:rsidRPr="00DB5308">
        <w:rPr>
          <w:rFonts w:ascii="Garamond" w:hAnsi="Garamond" w:cs="Times New Roman"/>
        </w:rPr>
        <w:t>but also</w:t>
      </w:r>
      <w:r w:rsidR="00CB4C24" w:rsidRPr="00DB5308">
        <w:rPr>
          <w:rFonts w:ascii="Garamond" w:hAnsi="Garamond" w:cs="Times New Roman"/>
        </w:rPr>
        <w:t xml:space="preserve"> the entire visual web. To attend to infrastructure is to examine a set of prior conditions or structuring relationships that influence an image’s unfolding and materialization. </w:t>
      </w:r>
      <w:r w:rsidR="001D1EE2" w:rsidRPr="00DB5308">
        <w:rPr>
          <w:rFonts w:ascii="Garamond" w:hAnsi="Garamond" w:cs="Times New Roman"/>
        </w:rPr>
        <w:t>M</w:t>
      </w:r>
      <w:r w:rsidR="00CB4C24" w:rsidRPr="00DB5308">
        <w:rPr>
          <w:rFonts w:ascii="Garamond" w:hAnsi="Garamond" w:cs="Times New Roman"/>
        </w:rPr>
        <w:t xml:space="preserve">edia archeology is a particularly useful </w:t>
      </w:r>
      <w:r w:rsidR="001D1EE2" w:rsidRPr="00DB5308">
        <w:rPr>
          <w:rFonts w:ascii="Garamond" w:hAnsi="Garamond" w:cs="Times New Roman"/>
        </w:rPr>
        <w:t xml:space="preserve">research approach </w:t>
      </w:r>
      <w:r w:rsidR="00CB4C24" w:rsidRPr="00DB5308">
        <w:rPr>
          <w:rFonts w:ascii="Garamond" w:hAnsi="Garamond" w:cs="Times New Roman"/>
        </w:rPr>
        <w:t>for foregrounding infrastructure, especially the conditions that make the reproduction and circulation of images possible. Drawing from a German Media Studies tradition, media archeology is an interdisciplinary approach to the study of media that brackets content as an epiphenomenon in order to look backwards at the enabling conditions.</w:t>
      </w:r>
      <w:r w:rsidR="00CB4C24" w:rsidRPr="00DB5308">
        <w:rPr>
          <w:rStyle w:val="FootnoteReference"/>
          <w:rFonts w:ascii="Garamond" w:hAnsi="Garamond"/>
        </w:rPr>
        <w:footnoteReference w:id="3"/>
      </w:r>
      <w:r w:rsidR="00CB4C24" w:rsidRPr="00DB5308">
        <w:rPr>
          <w:rFonts w:ascii="Garamond" w:hAnsi="Garamond" w:cs="Times New Roman"/>
        </w:rPr>
        <w:t xml:space="preserve"> Media archeology is especially useful for </w:t>
      </w:r>
      <w:r w:rsidR="001D1EE2" w:rsidRPr="00DB5308">
        <w:rPr>
          <w:rFonts w:ascii="Garamond" w:hAnsi="Garamond" w:cs="Times New Roman"/>
        </w:rPr>
        <w:t>recovering sites such as Obamicon.me and the cultural practices that took place there</w:t>
      </w:r>
      <w:r w:rsidR="00CB4C24" w:rsidRPr="00DB5308">
        <w:rPr>
          <w:rFonts w:ascii="Garamond" w:hAnsi="Garamond" w:cs="Times New Roman"/>
        </w:rPr>
        <w:t xml:space="preserve"> in that it encourages us to look </w:t>
      </w:r>
      <w:r w:rsidR="001D1EE2" w:rsidRPr="00DB5308">
        <w:rPr>
          <w:rFonts w:ascii="Garamond" w:hAnsi="Garamond" w:cs="Times New Roman"/>
        </w:rPr>
        <w:t xml:space="preserve">for </w:t>
      </w:r>
      <w:r w:rsidR="00CB4C24" w:rsidRPr="00DB5308">
        <w:rPr>
          <w:rFonts w:ascii="Garamond" w:hAnsi="Garamond" w:cs="Times New Roman"/>
        </w:rPr>
        <w:t xml:space="preserve">places of decay, failure, or absence </w:t>
      </w:r>
      <w:r w:rsidR="001D1EE2" w:rsidRPr="00DB5308">
        <w:rPr>
          <w:rFonts w:ascii="Garamond" w:hAnsi="Garamond" w:cs="Times New Roman"/>
        </w:rPr>
        <w:t>and offers strategies for analyzing</w:t>
      </w:r>
      <w:r w:rsidR="00CB4C24" w:rsidRPr="00DB5308">
        <w:rPr>
          <w:rFonts w:ascii="Garamond" w:hAnsi="Garamond" w:cs="Times New Roman"/>
        </w:rPr>
        <w:t xml:space="preserve"> the social and techni</w:t>
      </w:r>
      <w:r w:rsidRPr="00DB5308">
        <w:rPr>
          <w:rFonts w:ascii="Garamond" w:hAnsi="Garamond" w:cs="Times New Roman"/>
        </w:rPr>
        <w:t>cal structures that facilitate</w:t>
      </w:r>
      <w:r w:rsidR="00CB4C24" w:rsidRPr="00DB5308">
        <w:rPr>
          <w:rFonts w:ascii="Garamond" w:hAnsi="Garamond" w:cs="Times New Roman"/>
        </w:rPr>
        <w:t xml:space="preserve"> </w:t>
      </w:r>
      <w:r w:rsidR="001D1EE2" w:rsidRPr="00DB5308">
        <w:rPr>
          <w:rFonts w:ascii="Garamond" w:hAnsi="Garamond" w:cs="Times New Roman"/>
        </w:rPr>
        <w:t>historical phenomena</w:t>
      </w:r>
      <w:r w:rsidR="00CB4C24" w:rsidRPr="00DB5308">
        <w:rPr>
          <w:rFonts w:ascii="Garamond" w:hAnsi="Garamond" w:cs="Times New Roman"/>
        </w:rPr>
        <w:t xml:space="preserve">. The now-defunct Obamaicon.me site </w:t>
      </w:r>
      <w:r w:rsidR="0088375E" w:rsidRPr="00DB5308">
        <w:rPr>
          <w:rFonts w:ascii="Garamond" w:hAnsi="Garamond" w:cs="Times New Roman"/>
        </w:rPr>
        <w:t>is a</w:t>
      </w:r>
      <w:r w:rsidR="00CB4C24" w:rsidRPr="00DB5308">
        <w:rPr>
          <w:rFonts w:ascii="Garamond" w:hAnsi="Garamond" w:cs="Times New Roman"/>
        </w:rPr>
        <w:t xml:space="preserve"> case </w:t>
      </w:r>
      <w:r w:rsidR="001D1EE2" w:rsidRPr="00DB5308">
        <w:rPr>
          <w:rFonts w:ascii="Garamond" w:hAnsi="Garamond" w:cs="Times New Roman"/>
        </w:rPr>
        <w:t xml:space="preserve">perfectly </w:t>
      </w:r>
      <w:r w:rsidR="00CB4C24" w:rsidRPr="00DB5308">
        <w:rPr>
          <w:rFonts w:ascii="Garamond" w:hAnsi="Garamond" w:cs="Times New Roman"/>
        </w:rPr>
        <w:t>consistent with media archeology’s general preference for sites of failure, error, and stasis; the removal of the site is a</w:t>
      </w:r>
      <w:r w:rsidR="0088375E" w:rsidRPr="00DB5308">
        <w:rPr>
          <w:rFonts w:ascii="Garamond" w:hAnsi="Garamond" w:cs="Times New Roman"/>
        </w:rPr>
        <w:t xml:space="preserve">n instance of infrastructural inversion </w:t>
      </w:r>
      <w:r w:rsidR="0088375E"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ISBN" : "0262024616", "author" : [ { "dropping-particle" : "", "family" : "Bowker", "given" : "Geoffrey C.", "non-dropping-particle" : "", "parse-names" : false, "suffix" : "" }, { "dropping-particle" : "", "family" : "Star", "given" : "Susan Leigh", "non-dropping-particle" : "", "parse-names" : false, "suffix" : "" } ], "id" : "ITEM-1", "issued" : { "date-parts" : [ [ "1999" ] ] }, "publisher" : "MIT Press", "publisher-place" : "Cambridge", "title" : "Sorting Things Out: Classification and its Conseqeunces", "type" : "book" }, "uris" : [ "http://www.mendeley.com/documents/?uuid=1cb9a029-71fa-448b-802e-7f1e3fecacf3" ] } ], "mendeley" : { "formattedCitation" : "(Bowker and Star 1999)", "plainTextFormattedCitation" : "(Bowker and Star 1999)", "previouslyFormattedCitation" : "(Bowker and Star 1999)" }, "properties" : {  }, "schema" : "https://github.com/citation-style-language/schema/raw/master/csl-citation.json" }</w:instrText>
      </w:r>
      <w:r w:rsidR="0088375E" w:rsidRPr="00DB5308">
        <w:rPr>
          <w:rFonts w:ascii="Garamond" w:hAnsi="Garamond" w:cs="Times New Roman"/>
        </w:rPr>
        <w:fldChar w:fldCharType="separate"/>
      </w:r>
      <w:r w:rsidR="0088375E" w:rsidRPr="00DB5308">
        <w:rPr>
          <w:rFonts w:ascii="Garamond" w:hAnsi="Garamond" w:cs="Times New Roman"/>
          <w:noProof/>
        </w:rPr>
        <w:t>(Bowker and Star 1999)</w:t>
      </w:r>
      <w:r w:rsidR="0088375E" w:rsidRPr="00DB5308">
        <w:rPr>
          <w:rFonts w:ascii="Garamond" w:hAnsi="Garamond" w:cs="Times New Roman"/>
        </w:rPr>
        <w:fldChar w:fldCharType="end"/>
      </w:r>
      <w:r w:rsidR="0088375E" w:rsidRPr="00DB5308">
        <w:rPr>
          <w:rFonts w:ascii="Garamond" w:hAnsi="Garamond" w:cs="Times New Roman"/>
        </w:rPr>
        <w:t>, an accident or breakdown that suddenly makes infrastructure</w:t>
      </w:r>
      <w:r w:rsidR="00524874" w:rsidRPr="00DB5308">
        <w:rPr>
          <w:rFonts w:ascii="Garamond" w:hAnsi="Garamond" w:cs="Times New Roman"/>
        </w:rPr>
        <w:t xml:space="preserve"> a</w:t>
      </w:r>
      <w:r w:rsidR="0088375E" w:rsidRPr="00DB5308">
        <w:rPr>
          <w:rFonts w:ascii="Garamond" w:hAnsi="Garamond" w:cs="Times New Roman"/>
        </w:rPr>
        <w:t xml:space="preserve"> visible and pressing concern.</w:t>
      </w:r>
    </w:p>
    <w:p w14:paraId="4E25E259" w14:textId="01AD0ADF" w:rsidR="00E40E93" w:rsidRPr="00DB5308" w:rsidRDefault="00AC24FA" w:rsidP="00517DCD">
      <w:pPr>
        <w:ind w:firstLine="720"/>
        <w:outlineLvl w:val="0"/>
        <w:rPr>
          <w:rFonts w:ascii="Garamond" w:hAnsi="Garamond" w:cs="Times New Roman"/>
        </w:rPr>
      </w:pPr>
      <w:r w:rsidRPr="00DB5308">
        <w:rPr>
          <w:rFonts w:ascii="Garamond" w:hAnsi="Garamond" w:cs="Times New Roman"/>
        </w:rPr>
        <w:t>Due to its</w:t>
      </w:r>
      <w:r w:rsidR="00CB4C24" w:rsidRPr="00DB5308">
        <w:rPr>
          <w:rFonts w:ascii="Garamond" w:hAnsi="Garamond" w:cs="Times New Roman"/>
        </w:rPr>
        <w:t xml:space="preserve"> ability to </w:t>
      </w:r>
      <w:r w:rsidR="00D63328" w:rsidRPr="00DB5308">
        <w:rPr>
          <w:rFonts w:ascii="Garamond" w:hAnsi="Garamond" w:cs="Times New Roman"/>
        </w:rPr>
        <w:t>draw out</w:t>
      </w:r>
      <w:r w:rsidR="00CB4C24" w:rsidRPr="00DB5308">
        <w:rPr>
          <w:rFonts w:ascii="Garamond" w:hAnsi="Garamond" w:cs="Times New Roman"/>
        </w:rPr>
        <w:t xml:space="preserve"> the infrastructure of the visual web and complicate our understanding of the materiality and temporality of visual culture generally, this chapter argues that media archeology can be a valuable methodology for digital visual studies. This chapter will begin by providing an overview of media archeology, identifying its benefits for digital visual studies, and zooming in on the method of infrastructural inversion. Next, the chapter takes up infrastructural inversion to analyze the now-defunct image generator and social network site Obamicon.me</w:t>
      </w:r>
      <w:r w:rsidRPr="00DB5308">
        <w:rPr>
          <w:rFonts w:ascii="Garamond" w:hAnsi="Garamond" w:cs="Times New Roman"/>
        </w:rPr>
        <w:t>, a study made possible by accessing the site through the Wayback Machine</w:t>
      </w:r>
      <w:r w:rsidR="00C040E6" w:rsidRPr="00DB5308">
        <w:rPr>
          <w:rFonts w:ascii="Garamond" w:hAnsi="Garamond" w:cs="Times New Roman"/>
        </w:rPr>
        <w:t xml:space="preserve">, </w:t>
      </w:r>
      <w:r w:rsidR="00517DCD" w:rsidRPr="00DB5308">
        <w:rPr>
          <w:rFonts w:ascii="Garamond" w:hAnsi="Garamond" w:cs="Times New Roman"/>
        </w:rPr>
        <w:t>the public-facing portal of the Internet Archive, the largest archive of the Internet</w:t>
      </w:r>
      <w:r w:rsidR="00CB4C24" w:rsidRPr="00DB5308">
        <w:rPr>
          <w:rFonts w:ascii="Garamond" w:hAnsi="Garamond" w:cs="Times New Roman"/>
        </w:rPr>
        <w:t xml:space="preserve">. </w:t>
      </w:r>
      <w:r w:rsidRPr="00DB5308">
        <w:rPr>
          <w:rFonts w:ascii="Garamond" w:hAnsi="Garamond" w:cs="Times New Roman"/>
        </w:rPr>
        <w:t>In addition to offering useful research approaches to helping recover an important part of visual history, t</w:t>
      </w:r>
      <w:r w:rsidR="00CB4C24" w:rsidRPr="00DB5308">
        <w:rPr>
          <w:rFonts w:ascii="Garamond" w:hAnsi="Garamond" w:cs="Times New Roman"/>
        </w:rPr>
        <w:t>his research shows continued relevance of older institutions and forms of centralized power on the existence of digital images, the emergence of new institutions such as the Internet Archive</w:t>
      </w:r>
      <w:r w:rsidR="00517DCD" w:rsidRPr="00DB5308">
        <w:rPr>
          <w:rFonts w:ascii="Garamond" w:hAnsi="Garamond" w:cs="Times New Roman"/>
        </w:rPr>
        <w:t>,</w:t>
      </w:r>
      <w:r w:rsidR="00CB4C24" w:rsidRPr="00DB5308">
        <w:rPr>
          <w:rFonts w:ascii="Garamond" w:hAnsi="Garamond" w:cs="Times New Roman"/>
        </w:rPr>
        <w:t xml:space="preserve"> and th</w:t>
      </w:r>
      <w:r w:rsidR="008079A6" w:rsidRPr="00DB5308">
        <w:rPr>
          <w:rFonts w:ascii="Garamond" w:hAnsi="Garamond" w:cs="Times New Roman"/>
        </w:rPr>
        <w:t>e</w:t>
      </w:r>
      <w:r w:rsidR="00517DCD" w:rsidRPr="00DB5308">
        <w:rPr>
          <w:rFonts w:ascii="Garamond" w:hAnsi="Garamond" w:cs="Times New Roman"/>
        </w:rPr>
        <w:t xml:space="preserve"> relevance</w:t>
      </w:r>
      <w:r w:rsidR="008079A6" w:rsidRPr="00DB5308">
        <w:rPr>
          <w:rFonts w:ascii="Garamond" w:hAnsi="Garamond" w:cs="Times New Roman"/>
        </w:rPr>
        <w:t xml:space="preserve"> of these new institutions</w:t>
      </w:r>
      <w:r w:rsidR="00517DCD" w:rsidRPr="00DB5308">
        <w:rPr>
          <w:rFonts w:ascii="Garamond" w:hAnsi="Garamond" w:cs="Times New Roman"/>
        </w:rPr>
        <w:t xml:space="preserve"> </w:t>
      </w:r>
      <w:r w:rsidR="008079A6" w:rsidRPr="00DB5308">
        <w:rPr>
          <w:rFonts w:ascii="Garamond" w:hAnsi="Garamond" w:cs="Times New Roman"/>
        </w:rPr>
        <w:t>for</w:t>
      </w:r>
      <w:r w:rsidR="00517DCD" w:rsidRPr="00DB5308">
        <w:rPr>
          <w:rFonts w:ascii="Garamond" w:hAnsi="Garamond" w:cs="Times New Roman"/>
        </w:rPr>
        <w:t xml:space="preserve"> the study of digital visual culture. </w:t>
      </w:r>
      <w:r w:rsidR="0088375E" w:rsidRPr="00DB5308">
        <w:rPr>
          <w:rFonts w:ascii="Garamond" w:hAnsi="Garamond" w:cs="Times New Roman"/>
        </w:rPr>
        <w:t>F</w:t>
      </w:r>
      <w:r w:rsidR="00CB4C24" w:rsidRPr="00DB5308">
        <w:rPr>
          <w:rFonts w:ascii="Garamond" w:hAnsi="Garamond" w:cs="Times New Roman"/>
        </w:rPr>
        <w:t>inally, the chapter conclude</w:t>
      </w:r>
      <w:r w:rsidRPr="00DB5308">
        <w:rPr>
          <w:rFonts w:ascii="Garamond" w:hAnsi="Garamond" w:cs="Times New Roman"/>
        </w:rPr>
        <w:t>s</w:t>
      </w:r>
      <w:r w:rsidR="00CB4C24" w:rsidRPr="00DB5308">
        <w:rPr>
          <w:rFonts w:ascii="Garamond" w:hAnsi="Garamond" w:cs="Times New Roman"/>
        </w:rPr>
        <w:t xml:space="preserve"> by suggesting other ways of using media archeology to expand digital visual studies. </w:t>
      </w:r>
    </w:p>
    <w:p w14:paraId="1E694D52" w14:textId="77777777" w:rsidR="00E40E93" w:rsidRPr="00DB5308" w:rsidRDefault="00E40E93" w:rsidP="001D5C17">
      <w:pPr>
        <w:ind w:firstLine="720"/>
        <w:rPr>
          <w:rFonts w:ascii="Garamond" w:hAnsi="Garamond" w:cs="Times New Roman"/>
        </w:rPr>
      </w:pPr>
    </w:p>
    <w:p w14:paraId="7ED43474" w14:textId="1901318C" w:rsidR="00437738" w:rsidRPr="00DB5308" w:rsidRDefault="0075356B" w:rsidP="001D5C17">
      <w:pPr>
        <w:ind w:firstLine="720"/>
        <w:jc w:val="center"/>
        <w:rPr>
          <w:rFonts w:ascii="Garamond" w:hAnsi="Garamond" w:cs="Times New Roman"/>
          <w:color w:val="FF0000"/>
          <w:u w:val="single"/>
        </w:rPr>
      </w:pPr>
      <w:r w:rsidRPr="00DB5308">
        <w:rPr>
          <w:rFonts w:ascii="Garamond" w:hAnsi="Garamond" w:cs="Times New Roman"/>
          <w:color w:val="FF0000"/>
          <w:u w:val="single"/>
        </w:rPr>
        <w:t>2. Media Archeology and Infrastructural Inversion</w:t>
      </w:r>
    </w:p>
    <w:p w14:paraId="25DFF001" w14:textId="77777777" w:rsidR="00CB4C24" w:rsidRPr="00DB5308" w:rsidRDefault="00CB4C24" w:rsidP="001D5C17">
      <w:pPr>
        <w:ind w:firstLine="720"/>
        <w:rPr>
          <w:rFonts w:ascii="Garamond" w:hAnsi="Garamond" w:cs="Times New Roman"/>
        </w:rPr>
      </w:pPr>
    </w:p>
    <w:p w14:paraId="1B072E8E" w14:textId="77FE9B21" w:rsidR="00CB4C24" w:rsidRPr="00DB5308" w:rsidRDefault="00CB4C24" w:rsidP="001D5C17">
      <w:pPr>
        <w:ind w:firstLine="720"/>
        <w:rPr>
          <w:rFonts w:ascii="Garamond" w:hAnsi="Garamond" w:cs="Times New Roman"/>
        </w:rPr>
      </w:pPr>
      <w:r w:rsidRPr="00DB5308">
        <w:rPr>
          <w:rFonts w:ascii="Garamond" w:hAnsi="Garamond" w:cs="Times New Roman"/>
        </w:rPr>
        <w:t xml:space="preserve">Media archeology offers </w:t>
      </w:r>
      <w:r w:rsidR="00FC175A" w:rsidRPr="00DB5308">
        <w:rPr>
          <w:rFonts w:ascii="Garamond" w:hAnsi="Garamond" w:cs="Times New Roman"/>
        </w:rPr>
        <w:t xml:space="preserve">digital visual studies </w:t>
      </w:r>
      <w:r w:rsidRPr="00DB5308">
        <w:rPr>
          <w:rFonts w:ascii="Garamond" w:hAnsi="Garamond" w:cs="Times New Roman"/>
        </w:rPr>
        <w:t xml:space="preserve">a kind of media criticism and analysis that decenters the focus on </w:t>
      </w:r>
      <w:r w:rsidR="00FC175A" w:rsidRPr="00DB5308">
        <w:rPr>
          <w:rFonts w:ascii="Garamond" w:hAnsi="Garamond" w:cs="Times New Roman"/>
        </w:rPr>
        <w:t xml:space="preserve">visual media </w:t>
      </w:r>
      <w:r w:rsidRPr="00DB5308">
        <w:rPr>
          <w:rFonts w:ascii="Garamond" w:hAnsi="Garamond" w:cs="Times New Roman"/>
        </w:rPr>
        <w:t>content and representation in order to concentrate attention on the “intersections of design, implementation, and production of media technologies themselves” (Nakamura 2014a). Unlike more institutionalized research methodologies, media archeology lacks a clear disciplinary home within the university</w:t>
      </w:r>
      <w:r w:rsidR="00FC175A" w:rsidRPr="00DB5308">
        <w:rPr>
          <w:rFonts w:ascii="Garamond" w:hAnsi="Garamond" w:cs="Times New Roman"/>
        </w:rPr>
        <w:t>,</w:t>
      </w:r>
      <w:r w:rsidRPr="00DB5308">
        <w:rPr>
          <w:rFonts w:ascii="Garamond" w:hAnsi="Garamond" w:cs="Times New Roman"/>
        </w:rPr>
        <w:t xml:space="preserve"> and no academic organizations or journals </w:t>
      </w:r>
      <w:r w:rsidR="00FC175A" w:rsidRPr="00DB5308">
        <w:rPr>
          <w:rFonts w:ascii="Garamond" w:hAnsi="Garamond" w:cs="Times New Roman"/>
        </w:rPr>
        <w:t xml:space="preserve">are </w:t>
      </w:r>
      <w:r w:rsidRPr="00DB5308">
        <w:rPr>
          <w:rFonts w:ascii="Garamond" w:hAnsi="Garamond" w:cs="Times New Roman"/>
        </w:rPr>
        <w:t xml:space="preserve">exclusively devoted to media archeological research. Instead, a loosely affiliated group of researchers, artists, archivists, and practitioners </w:t>
      </w:r>
      <w:r w:rsidR="008079A6" w:rsidRPr="00DB5308">
        <w:rPr>
          <w:rFonts w:ascii="Garamond" w:hAnsi="Garamond" w:cs="Times New Roman"/>
        </w:rPr>
        <w:t>together create</w:t>
      </w:r>
      <w:r w:rsidRPr="00DB5308">
        <w:rPr>
          <w:rFonts w:ascii="Garamond" w:hAnsi="Garamond" w:cs="Times New Roman"/>
        </w:rPr>
        <w:t xml:space="preserve"> media archeology through presentations, publications, citational practices, special issues of journals,</w:t>
      </w:r>
      <w:r w:rsidRPr="00DB5308">
        <w:rPr>
          <w:rStyle w:val="FootnoteReference"/>
          <w:rFonts w:ascii="Garamond" w:hAnsi="Garamond"/>
        </w:rPr>
        <w:footnoteReference w:id="4"/>
      </w:r>
      <w:r w:rsidRPr="00DB5308">
        <w:rPr>
          <w:rFonts w:ascii="Garamond" w:hAnsi="Garamond" w:cs="Times New Roman"/>
        </w:rPr>
        <w:t xml:space="preserve"> edited collections,</w:t>
      </w:r>
      <w:r w:rsidRPr="00DB5308">
        <w:rPr>
          <w:rStyle w:val="FootnoteReference"/>
          <w:rFonts w:ascii="Garamond" w:hAnsi="Garamond"/>
        </w:rPr>
        <w:footnoteReference w:id="5"/>
      </w:r>
      <w:r w:rsidRPr="00DB5308">
        <w:rPr>
          <w:rFonts w:ascii="Garamond" w:hAnsi="Garamond" w:cs="Times New Roman"/>
        </w:rPr>
        <w:t xml:space="preserve"> labs,</w:t>
      </w:r>
      <w:r w:rsidRPr="00DB5308">
        <w:rPr>
          <w:rStyle w:val="FootnoteReference"/>
          <w:rFonts w:ascii="Garamond" w:hAnsi="Garamond"/>
        </w:rPr>
        <w:footnoteReference w:id="6"/>
      </w:r>
      <w:r w:rsidRPr="00DB5308">
        <w:rPr>
          <w:rFonts w:ascii="Garamond" w:hAnsi="Garamond" w:cs="Times New Roman"/>
        </w:rPr>
        <w:t xml:space="preserve"> gallery installations, conferences,</w:t>
      </w:r>
      <w:r w:rsidRPr="00DB5308">
        <w:rPr>
          <w:rStyle w:val="FootnoteReference"/>
          <w:rFonts w:ascii="Garamond" w:hAnsi="Garamond"/>
        </w:rPr>
        <w:footnoteReference w:id="7"/>
      </w:r>
      <w:r w:rsidRPr="00DB5308">
        <w:rPr>
          <w:rFonts w:ascii="Garamond" w:hAnsi="Garamond" w:cs="Times New Roman"/>
        </w:rPr>
        <w:t xml:space="preserve"> workshops, and related practices. Such material configurations of media archeology exist alongside a set of common thematics and intellectual commitments, which include a challenge to dominant narratives of media culture and history, the use of the past as an inventional resource</w:t>
      </w:r>
      <w:r w:rsidRPr="00DB5308">
        <w:rPr>
          <w:rStyle w:val="FootnoteReference"/>
          <w:rFonts w:ascii="Garamond" w:hAnsi="Garamond"/>
        </w:rPr>
        <w:footnoteReference w:id="8"/>
      </w:r>
      <w:r w:rsidRPr="00DB5308">
        <w:rPr>
          <w:rFonts w:ascii="Garamond" w:hAnsi="Garamond" w:cs="Times New Roman"/>
        </w:rPr>
        <w:t xml:space="preserve"> to produce an alternative understanding of the present or new possibilities for the future, a sustained attention to archives and artifacts, and an openness to experimental methods.</w:t>
      </w:r>
    </w:p>
    <w:p w14:paraId="26102376" w14:textId="119E1A36" w:rsidR="00214AAA" w:rsidRPr="00DB5308" w:rsidRDefault="00214AAA" w:rsidP="001D5C17">
      <w:pPr>
        <w:ind w:firstLine="720"/>
        <w:outlineLvl w:val="0"/>
        <w:rPr>
          <w:rFonts w:ascii="Garamond" w:hAnsi="Garamond" w:cs="Times New Roman"/>
        </w:rPr>
      </w:pPr>
      <w:r w:rsidRPr="00DB5308">
        <w:rPr>
          <w:rFonts w:ascii="Garamond" w:hAnsi="Garamond" w:cs="Times New Roman"/>
        </w:rPr>
        <w:t xml:space="preserve">With a focus on the past, media archeology shares similar concerns with media history. However, media </w:t>
      </w:r>
      <w:r w:rsidRPr="00DB5308">
        <w:rPr>
          <w:rFonts w:ascii="Garamond" w:hAnsi="Garamond" w:cs="Times New Roman"/>
          <w:i/>
        </w:rPr>
        <w:t>archeology</w:t>
      </w:r>
      <w:r w:rsidRPr="00DB5308">
        <w:rPr>
          <w:rFonts w:ascii="Garamond" w:hAnsi="Garamond" w:cs="Times New Roman"/>
        </w:rPr>
        <w:t xml:space="preserve"> differentiates itself from media </w:t>
      </w:r>
      <w:r w:rsidRPr="00DB5308">
        <w:rPr>
          <w:rFonts w:ascii="Garamond" w:hAnsi="Garamond" w:cs="Times New Roman"/>
          <w:i/>
        </w:rPr>
        <w:t>history</w:t>
      </w:r>
      <w:r w:rsidRPr="00DB5308">
        <w:rPr>
          <w:rFonts w:ascii="Garamond" w:hAnsi="Garamond" w:cs="Times New Roman"/>
        </w:rPr>
        <w:t xml:space="preserve"> by pushing back against dominant narratives (e.g., technological progress), universal claims (e.g., mass media produces passive subjects), and tidy periodizations (e.g., digital culture versus analog culture) (Huhtamo and Parikka 2011, 3; Parikka 2012, 13; Zielinski 2006, 27; Zielinski 1999; de Vries 2012, 19)</w:t>
      </w:r>
      <w:r w:rsidRPr="00DB5308">
        <w:rPr>
          <w:rStyle w:val="FootnoteReference"/>
          <w:rFonts w:ascii="Garamond" w:hAnsi="Garamond"/>
        </w:rPr>
        <w:footnoteReference w:id="9"/>
      </w:r>
      <w:r w:rsidRPr="00DB5308">
        <w:rPr>
          <w:rFonts w:ascii="Garamond" w:hAnsi="Garamond" w:cs="Times New Roman"/>
        </w:rPr>
        <w:t xml:space="preserve">. Similarly, Michel Foucault’s study of discourse as outlined in </w:t>
      </w:r>
      <w:r w:rsidRPr="00DB5308">
        <w:rPr>
          <w:rFonts w:ascii="Garamond" w:hAnsi="Garamond" w:cs="Times New Roman"/>
          <w:i/>
        </w:rPr>
        <w:t>The Archeology of Knowledge</w:t>
      </w:r>
      <w:r w:rsidR="00FC175A" w:rsidRPr="00DB5308">
        <w:rPr>
          <w:rFonts w:ascii="Garamond" w:hAnsi="Garamond" w:cs="Times New Roman"/>
          <w:i/>
        </w:rPr>
        <w:t xml:space="preserve"> </w:t>
      </w:r>
      <w:r w:rsidR="008079A6" w:rsidRPr="00DB5308">
        <w:rPr>
          <w:rFonts w:ascii="Garamond" w:hAnsi="Garamond" w:cs="Times New Roman"/>
        </w:rPr>
        <w:t xml:space="preserve">has been highly influential </w:t>
      </w:r>
      <w:r w:rsidR="00B7113B" w:rsidRPr="00DB5308">
        <w:rPr>
          <w:rFonts w:ascii="Garamond" w:hAnsi="Garamond" w:cs="Times New Roman"/>
        </w:rPr>
        <w:t>on the development of this methodology.</w:t>
      </w:r>
      <w:r w:rsidR="00FC175A" w:rsidRPr="00DB5308">
        <w:rPr>
          <w:rFonts w:ascii="Garamond" w:hAnsi="Garamond" w:cs="Times New Roman"/>
        </w:rPr>
        <w:t xml:space="preserve"> </w:t>
      </w:r>
      <w:r w:rsidRPr="00DB5308">
        <w:rPr>
          <w:rFonts w:ascii="Garamond" w:hAnsi="Garamond" w:cs="Times New Roman"/>
        </w:rPr>
        <w:t xml:space="preserve">For Foucault, an archeological approach entails using history as a critical means to engage the present; it involves diagnosing a problem in the contemporary situation, working genealogically, exploring the epistemological underpinnings of the discourses of a period, and attending to the ways that a given discourse has been imprinted on machines and systems (Garland 2014, 369-372). </w:t>
      </w:r>
      <w:r w:rsidR="00FC175A" w:rsidRPr="00DB5308">
        <w:rPr>
          <w:rFonts w:ascii="Garamond" w:hAnsi="Garamond" w:cs="Times New Roman"/>
        </w:rPr>
        <w:t>A</w:t>
      </w:r>
      <w:r w:rsidRPr="00DB5308">
        <w:rPr>
          <w:rFonts w:ascii="Garamond" w:hAnsi="Garamond" w:cs="Times New Roman"/>
        </w:rPr>
        <w:t xml:space="preserve">s Jussi Parikka explains, “Foucault’s contribution to the archeology of knowledge and culture was to emphasize it as a methodology for excavating conditions of existence” (2012, 6). </w:t>
      </w:r>
    </w:p>
    <w:p w14:paraId="0AD6F8AC" w14:textId="7BDC85E9" w:rsidR="00241637" w:rsidRPr="00DB5308" w:rsidRDefault="00214AAA" w:rsidP="001D5C17">
      <w:pPr>
        <w:ind w:firstLine="720"/>
        <w:outlineLvl w:val="0"/>
        <w:rPr>
          <w:rFonts w:ascii="Garamond" w:hAnsi="Garamond" w:cs="Times New Roman"/>
        </w:rPr>
      </w:pPr>
      <w:r w:rsidRPr="00DB5308">
        <w:rPr>
          <w:rFonts w:ascii="Garamond" w:hAnsi="Garamond" w:cs="Times New Roman"/>
        </w:rPr>
        <w:t>Media</w:t>
      </w:r>
      <w:r w:rsidR="00A631F4" w:rsidRPr="00DB5308">
        <w:rPr>
          <w:rFonts w:ascii="Garamond" w:hAnsi="Garamond" w:cs="Times New Roman"/>
        </w:rPr>
        <w:t xml:space="preserve"> archeology offers an alternative perspective for</w:t>
      </w:r>
      <w:r w:rsidR="00FC175A" w:rsidRPr="00DB5308">
        <w:rPr>
          <w:rFonts w:ascii="Garamond" w:hAnsi="Garamond" w:cs="Times New Roman"/>
        </w:rPr>
        <w:t xml:space="preserve"> digital</w:t>
      </w:r>
      <w:r w:rsidR="00A631F4" w:rsidRPr="00DB5308">
        <w:rPr>
          <w:rFonts w:ascii="Garamond" w:hAnsi="Garamond" w:cs="Times New Roman"/>
        </w:rPr>
        <w:t xml:space="preserve"> visual studies </w:t>
      </w:r>
      <w:r w:rsidR="00FC175A" w:rsidRPr="00DB5308">
        <w:rPr>
          <w:rFonts w:ascii="Garamond" w:hAnsi="Garamond" w:cs="Times New Roman"/>
        </w:rPr>
        <w:t xml:space="preserve">by </w:t>
      </w:r>
      <w:r w:rsidR="00A631F4" w:rsidRPr="00DB5308">
        <w:rPr>
          <w:rFonts w:ascii="Garamond" w:hAnsi="Garamond" w:cs="Times New Roman"/>
        </w:rPr>
        <w:t>refram</w:t>
      </w:r>
      <w:r w:rsidR="00FC175A" w:rsidRPr="00DB5308">
        <w:rPr>
          <w:rFonts w:ascii="Garamond" w:hAnsi="Garamond" w:cs="Times New Roman"/>
        </w:rPr>
        <w:t>ing</w:t>
      </w:r>
      <w:r w:rsidR="00A631F4" w:rsidRPr="00DB5308">
        <w:rPr>
          <w:rFonts w:ascii="Garamond" w:hAnsi="Garamond" w:cs="Times New Roman"/>
        </w:rPr>
        <w:t xml:space="preserve"> the object of study, shifting attention away from the image itself towards the manifold conditions that make the creation, circulation, and even disappearance of images possible. </w:t>
      </w:r>
      <w:r w:rsidR="002A072E" w:rsidRPr="00DB5308">
        <w:rPr>
          <w:rFonts w:ascii="Garamond" w:hAnsi="Garamond" w:cs="Times New Roman"/>
        </w:rPr>
        <w:t>In its depriv</w:t>
      </w:r>
      <w:r w:rsidR="009D5853" w:rsidRPr="00DB5308">
        <w:rPr>
          <w:rFonts w:ascii="Garamond" w:hAnsi="Garamond" w:cs="Times New Roman"/>
        </w:rPr>
        <w:t>i</w:t>
      </w:r>
      <w:r w:rsidR="002A072E" w:rsidRPr="00DB5308">
        <w:rPr>
          <w:rFonts w:ascii="Garamond" w:hAnsi="Garamond" w:cs="Times New Roman"/>
        </w:rPr>
        <w:t>leging of content and representation, it broadens</w:t>
      </w:r>
      <w:r w:rsidR="00CF1668" w:rsidRPr="00DB5308">
        <w:rPr>
          <w:rFonts w:ascii="Garamond" w:hAnsi="Garamond" w:cs="Times New Roman"/>
        </w:rPr>
        <w:t xml:space="preserve"> our understanding of how images are, or becom</w:t>
      </w:r>
      <w:r w:rsidR="009D5853" w:rsidRPr="00DB5308">
        <w:rPr>
          <w:rFonts w:ascii="Garamond" w:hAnsi="Garamond" w:cs="Times New Roman"/>
        </w:rPr>
        <w:t>e</w:t>
      </w:r>
      <w:r w:rsidR="00CF1668" w:rsidRPr="00DB5308">
        <w:rPr>
          <w:rFonts w:ascii="Garamond" w:hAnsi="Garamond" w:cs="Times New Roman"/>
        </w:rPr>
        <w:t xml:space="preserve">, meaningful. </w:t>
      </w:r>
      <w:r w:rsidR="00C93F9B" w:rsidRPr="00DB5308">
        <w:rPr>
          <w:rFonts w:ascii="Garamond" w:hAnsi="Garamond" w:cs="Times New Roman"/>
        </w:rPr>
        <w:t>In so doing, it</w:t>
      </w:r>
      <w:r w:rsidR="00FC175A" w:rsidRPr="00DB5308">
        <w:rPr>
          <w:rFonts w:ascii="Garamond" w:hAnsi="Garamond" w:cs="Times New Roman"/>
        </w:rPr>
        <w:t xml:space="preserve"> also</w:t>
      </w:r>
      <w:r w:rsidR="00C93F9B" w:rsidRPr="00DB5308">
        <w:rPr>
          <w:rFonts w:ascii="Garamond" w:hAnsi="Garamond" w:cs="Times New Roman"/>
        </w:rPr>
        <w:t xml:space="preserve"> pushes </w:t>
      </w:r>
      <w:r w:rsidR="00FC175A" w:rsidRPr="00DB5308">
        <w:rPr>
          <w:rFonts w:ascii="Garamond" w:hAnsi="Garamond" w:cs="Times New Roman"/>
        </w:rPr>
        <w:t xml:space="preserve">digital </w:t>
      </w:r>
      <w:r w:rsidR="00C93F9B" w:rsidRPr="00DB5308">
        <w:rPr>
          <w:rFonts w:ascii="Garamond" w:hAnsi="Garamond" w:cs="Times New Roman"/>
        </w:rPr>
        <w:t xml:space="preserve">visual studies to consider how seemingly mundane </w:t>
      </w:r>
      <w:r w:rsidR="00B7113B" w:rsidRPr="00DB5308">
        <w:rPr>
          <w:rFonts w:ascii="Garamond" w:hAnsi="Garamond" w:cs="Times New Roman"/>
        </w:rPr>
        <w:t>features of the technological environment</w:t>
      </w:r>
      <w:r w:rsidR="00C93F9B" w:rsidRPr="00DB5308">
        <w:rPr>
          <w:rFonts w:ascii="Garamond" w:hAnsi="Garamond" w:cs="Times New Roman"/>
        </w:rPr>
        <w:t xml:space="preserve">, such as web protocols and crawlers, and seemingly remote considerations, such as business models and archival organizations, </w:t>
      </w:r>
      <w:r w:rsidR="00515813" w:rsidRPr="00DB5308">
        <w:rPr>
          <w:rFonts w:ascii="Garamond" w:hAnsi="Garamond" w:cs="Times New Roman"/>
        </w:rPr>
        <w:t>play important roles in the contemporary visual</w:t>
      </w:r>
      <w:r w:rsidR="00241637" w:rsidRPr="00DB5308">
        <w:rPr>
          <w:rFonts w:ascii="Garamond" w:hAnsi="Garamond" w:cs="Times New Roman"/>
        </w:rPr>
        <w:t xml:space="preserve"> culture.</w:t>
      </w:r>
      <w:r w:rsidR="00CF1668" w:rsidRPr="00DB5308">
        <w:rPr>
          <w:rFonts w:ascii="Garamond" w:hAnsi="Garamond" w:cs="Times New Roman"/>
        </w:rPr>
        <w:t xml:space="preserve"> </w:t>
      </w:r>
      <w:r w:rsidR="00FC175A" w:rsidRPr="00DB5308">
        <w:rPr>
          <w:rFonts w:ascii="Garamond" w:hAnsi="Garamond" w:cs="Times New Roman"/>
        </w:rPr>
        <w:t xml:space="preserve">In addition, media archaeology </w:t>
      </w:r>
      <w:r w:rsidRPr="00DB5308">
        <w:rPr>
          <w:rFonts w:ascii="Garamond" w:hAnsi="Garamond" w:cs="Times New Roman"/>
        </w:rPr>
        <w:t>provides multiple ways to engage the idea of materiality, including the materiality of cultural practice, or attention to the situatedness of human activity and affective investments, the materiality of materials, or significance of non-human elements in the construction of social and political worlds, and the materialities of technologies, with practices of tinkering and reverse engineering in order to understand how technologies work (Parikka 2012, 163-164).</w:t>
      </w:r>
      <w:r w:rsidR="00241637" w:rsidRPr="00DB5308">
        <w:rPr>
          <w:rFonts w:ascii="Garamond" w:hAnsi="Garamond" w:cs="Times New Roman"/>
        </w:rPr>
        <w:t xml:space="preserve"> Taken together, these attributes attest to the </w:t>
      </w:r>
      <w:r w:rsidR="005014A9" w:rsidRPr="00DB5308">
        <w:rPr>
          <w:rFonts w:ascii="Garamond" w:hAnsi="Garamond" w:cs="Times New Roman"/>
        </w:rPr>
        <w:t xml:space="preserve">promise </w:t>
      </w:r>
      <w:r w:rsidR="00241637" w:rsidRPr="00DB5308">
        <w:rPr>
          <w:rFonts w:ascii="Garamond" w:hAnsi="Garamond" w:cs="Times New Roman"/>
        </w:rPr>
        <w:t xml:space="preserve">of media archeology as a materialist methodology </w:t>
      </w:r>
      <w:r w:rsidR="005014A9" w:rsidRPr="00DB5308">
        <w:rPr>
          <w:rFonts w:ascii="Garamond" w:hAnsi="Garamond" w:cs="Times New Roman"/>
        </w:rPr>
        <w:t>for recovering</w:t>
      </w:r>
      <w:r w:rsidR="00A04667" w:rsidRPr="00DB5308">
        <w:rPr>
          <w:rFonts w:ascii="Garamond" w:hAnsi="Garamond" w:cs="Times New Roman"/>
        </w:rPr>
        <w:t xml:space="preserve"> unconventional aspects of visual culture and offer</w:t>
      </w:r>
      <w:r w:rsidR="005014A9" w:rsidRPr="00DB5308">
        <w:rPr>
          <w:rFonts w:ascii="Garamond" w:hAnsi="Garamond" w:cs="Times New Roman"/>
        </w:rPr>
        <w:t>ing</w:t>
      </w:r>
      <w:r w:rsidR="00A04667" w:rsidRPr="00DB5308">
        <w:rPr>
          <w:rFonts w:ascii="Garamond" w:hAnsi="Garamond" w:cs="Times New Roman"/>
        </w:rPr>
        <w:t xml:space="preserve"> a compliment to existing approaches </w:t>
      </w:r>
      <w:r w:rsidR="005014A9" w:rsidRPr="00DB5308">
        <w:rPr>
          <w:rFonts w:ascii="Garamond" w:hAnsi="Garamond" w:cs="Times New Roman"/>
        </w:rPr>
        <w:t xml:space="preserve">such as iconographic tracking </w:t>
      </w:r>
      <w:r w:rsidR="00A04667" w:rsidRPr="00DB5308">
        <w:rPr>
          <w:rFonts w:ascii="Garamond" w:hAnsi="Garamond" w:cs="Times New Roman"/>
        </w:rPr>
        <w:t xml:space="preserve">concerned with the production, reception, and circulation of images. </w:t>
      </w:r>
    </w:p>
    <w:p w14:paraId="73DB1963" w14:textId="5C05498E" w:rsidR="00AF0E88" w:rsidRPr="00DB5308" w:rsidRDefault="00214AAA" w:rsidP="001D5C17">
      <w:pPr>
        <w:ind w:firstLine="720"/>
        <w:outlineLvl w:val="0"/>
        <w:rPr>
          <w:rFonts w:ascii="Garamond" w:hAnsi="Garamond" w:cs="Times New Roman"/>
        </w:rPr>
      </w:pPr>
      <w:r w:rsidRPr="00DB5308">
        <w:rPr>
          <w:rFonts w:ascii="Garamond" w:hAnsi="Garamond" w:cs="Times New Roman"/>
        </w:rPr>
        <w:t>While media archeologists draw on a diverse set of research methods, including practice or arts</w:t>
      </w:r>
      <w:r w:rsidR="005014A9" w:rsidRPr="00DB5308">
        <w:rPr>
          <w:rFonts w:ascii="Garamond" w:hAnsi="Garamond" w:cs="Times New Roman"/>
        </w:rPr>
        <w:t>-</w:t>
      </w:r>
      <w:r w:rsidRPr="00DB5308">
        <w:rPr>
          <w:rFonts w:ascii="Garamond" w:hAnsi="Garamond" w:cs="Times New Roman"/>
        </w:rPr>
        <w:t xml:space="preserve">based research, archival research, and object analysis, the method of infrastructural inversion has particularly unique potential for </w:t>
      </w:r>
      <w:r w:rsidR="005014A9" w:rsidRPr="00DB5308">
        <w:rPr>
          <w:rFonts w:ascii="Garamond" w:hAnsi="Garamond" w:cs="Times New Roman"/>
        </w:rPr>
        <w:t xml:space="preserve">digital </w:t>
      </w:r>
      <w:r w:rsidRPr="00DB5308">
        <w:rPr>
          <w:rFonts w:ascii="Garamond" w:hAnsi="Garamond" w:cs="Times New Roman"/>
        </w:rPr>
        <w:t>visual studies, especially in relation to digital</w:t>
      </w:r>
      <w:r w:rsidR="005014A9" w:rsidRPr="00DB5308">
        <w:rPr>
          <w:rFonts w:ascii="Garamond" w:hAnsi="Garamond" w:cs="Times New Roman"/>
        </w:rPr>
        <w:t>ly born images such as Obama Hope</w:t>
      </w:r>
      <w:r w:rsidRPr="00DB5308">
        <w:rPr>
          <w:rFonts w:ascii="Garamond" w:hAnsi="Garamond" w:cs="Times New Roman"/>
        </w:rPr>
        <w:t xml:space="preserve">. </w:t>
      </w:r>
      <w:r w:rsidR="00A63610" w:rsidRPr="00DB5308">
        <w:rPr>
          <w:rFonts w:ascii="Garamond" w:hAnsi="Garamond" w:cs="Times New Roman"/>
        </w:rPr>
        <w:t>Errors and breakdowns</w:t>
      </w:r>
      <w:r w:rsidRPr="00DB5308">
        <w:rPr>
          <w:rFonts w:ascii="Garamond" w:hAnsi="Garamond" w:cs="Times New Roman"/>
        </w:rPr>
        <w:t xml:space="preserve"> draw attention to aspects of existence that often go unnoticed and</w:t>
      </w:r>
      <w:r w:rsidR="0080660B" w:rsidRPr="00DB5308">
        <w:rPr>
          <w:rFonts w:ascii="Garamond" w:hAnsi="Garamond" w:cs="Times New Roman"/>
        </w:rPr>
        <w:t xml:space="preserve"> are taken for granted. </w:t>
      </w:r>
      <w:r w:rsidRPr="00DB5308">
        <w:rPr>
          <w:rFonts w:ascii="Garamond" w:hAnsi="Garamond" w:cs="Times New Roman"/>
        </w:rPr>
        <w:t xml:space="preserve">Geoffrey Bowker and Susan Starr describe this phenomenon as </w:t>
      </w:r>
      <w:r w:rsidRPr="00DB5308">
        <w:rPr>
          <w:rFonts w:ascii="Garamond" w:hAnsi="Garamond" w:cs="Times New Roman"/>
          <w:i/>
        </w:rPr>
        <w:t>infrastructural inversion</w:t>
      </w:r>
      <w:r w:rsidRPr="00DB5308">
        <w:rPr>
          <w:rFonts w:ascii="Garamond" w:hAnsi="Garamond" w:cs="Times New Roman"/>
        </w:rPr>
        <w:t>, the ways that “infrastructure comes out of the woodwork” at moments of accident or break down (Peters 35).</w:t>
      </w:r>
      <w:r w:rsidR="00E11B24" w:rsidRPr="00DB5308">
        <w:rPr>
          <w:rStyle w:val="FootnoteReference"/>
          <w:rFonts w:ascii="Garamond" w:hAnsi="Garamond" w:cs="Times New Roman"/>
        </w:rPr>
        <w:footnoteReference w:id="10"/>
      </w:r>
      <w:r w:rsidRPr="00DB5308">
        <w:rPr>
          <w:rFonts w:ascii="Garamond" w:hAnsi="Garamond" w:cs="Times New Roman"/>
        </w:rPr>
        <w:t xml:space="preserve"> For example, a</w:t>
      </w:r>
      <w:r w:rsidR="00F928BF" w:rsidRPr="00DB5308">
        <w:rPr>
          <w:rFonts w:ascii="Garamond" w:hAnsi="Garamond" w:cs="Times New Roman"/>
        </w:rPr>
        <w:t xml:space="preserve"> picture</w:t>
      </w:r>
      <w:r w:rsidRPr="00DB5308">
        <w:rPr>
          <w:rFonts w:ascii="Garamond" w:hAnsi="Garamond" w:cs="Times New Roman"/>
        </w:rPr>
        <w:t xml:space="preserve"> failing to load on a webpage may indicate a problem with a plugin, or a problem with the browser, or a problem with the access device, or a problem with the network, or a problem with the website or application, among other possible sources. As a method, infrastructural inversion draws attention to such failings as well as to errors, crashes, glitches, and breakdowns that indicate an encounter between different logic systems and structures and, in doing so, makes visible</w:t>
      </w:r>
      <w:r w:rsidR="009D5853" w:rsidRPr="00DB5308">
        <w:rPr>
          <w:rFonts w:ascii="Garamond" w:hAnsi="Garamond" w:cs="Times New Roman"/>
        </w:rPr>
        <w:t xml:space="preserve"> the</w:t>
      </w:r>
      <w:r w:rsidRPr="00DB5308">
        <w:rPr>
          <w:rFonts w:ascii="Garamond" w:hAnsi="Garamond" w:cs="Times New Roman"/>
        </w:rPr>
        <w:t xml:space="preserve"> infrastructural situatedness of media, particularly visual media. As Bowker and Star note, infrastructure “Becomes visible upon breakdown. The normally invisible quality of working infrastructure becomes visible when it breaks: the server is down, the bridge washes out, there is a power blackout. Even when there are backup mechanisms or procedures, their existence further highlights the now visible infrastructure” (Bowker and Star).</w:t>
      </w:r>
      <w:r w:rsidRPr="00DB5308">
        <w:rPr>
          <w:rStyle w:val="FootnoteReference"/>
          <w:rFonts w:ascii="Garamond" w:hAnsi="Garamond"/>
        </w:rPr>
        <w:footnoteReference w:id="11"/>
      </w:r>
      <w:r w:rsidRPr="00DB5308">
        <w:rPr>
          <w:rFonts w:ascii="Garamond" w:hAnsi="Garamond" w:cs="Times New Roman"/>
        </w:rPr>
        <w:t xml:space="preserve"> </w:t>
      </w:r>
      <w:r w:rsidR="00AF0E88" w:rsidRPr="00DB5308">
        <w:rPr>
          <w:rFonts w:ascii="Garamond" w:hAnsi="Garamond" w:cs="Times New Roman"/>
          <w:i/>
        </w:rPr>
        <w:t>Paste’s</w:t>
      </w:r>
      <w:r w:rsidR="00AF0E88" w:rsidRPr="00DB5308">
        <w:rPr>
          <w:rFonts w:ascii="Garamond" w:hAnsi="Garamond" w:cs="Times New Roman"/>
        </w:rPr>
        <w:t xml:space="preserve"> takedown of Obamicon.me is an instance of infrastructural inversion, where an image generator tool, an archive, and social network suddenly became no longer available and, as a result, draws attention to the networked infrastructure and commercial imperatives that had significantly facilitated the circulation of the Obama Hope image. </w:t>
      </w:r>
      <w:r w:rsidR="00F110ED" w:rsidRPr="00DB5308">
        <w:rPr>
          <w:rFonts w:ascii="Garamond" w:hAnsi="Garamond" w:cs="Times New Roman"/>
        </w:rPr>
        <w:t>As such, in</w:t>
      </w:r>
      <w:r w:rsidR="00183F82" w:rsidRPr="00DB5308">
        <w:rPr>
          <w:rFonts w:ascii="Garamond" w:hAnsi="Garamond" w:cs="Times New Roman"/>
        </w:rPr>
        <w:t>fra</w:t>
      </w:r>
      <w:r w:rsidR="00F110ED" w:rsidRPr="00DB5308">
        <w:rPr>
          <w:rFonts w:ascii="Garamond" w:hAnsi="Garamond" w:cs="Times New Roman"/>
        </w:rPr>
        <w:t xml:space="preserve">structural inversion </w:t>
      </w:r>
      <w:r w:rsidR="00183F82" w:rsidRPr="00DB5308">
        <w:rPr>
          <w:rFonts w:ascii="Garamond" w:hAnsi="Garamond" w:cs="Times New Roman"/>
        </w:rPr>
        <w:t xml:space="preserve">can help </w:t>
      </w:r>
      <w:r w:rsidR="00664397" w:rsidRPr="00DB5308">
        <w:rPr>
          <w:rFonts w:ascii="Garamond" w:hAnsi="Garamond" w:cs="Times New Roman"/>
        </w:rPr>
        <w:t xml:space="preserve">provide a richer account of the various factors that support digital visual culture. </w:t>
      </w:r>
    </w:p>
    <w:p w14:paraId="0C5EB9EE" w14:textId="77777777" w:rsidR="000C37B6" w:rsidRPr="00DB5308" w:rsidRDefault="000C37B6" w:rsidP="001D5C17">
      <w:pPr>
        <w:ind w:firstLine="720"/>
        <w:rPr>
          <w:rFonts w:ascii="Garamond" w:hAnsi="Garamond" w:cs="Times New Roman"/>
        </w:rPr>
      </w:pPr>
    </w:p>
    <w:p w14:paraId="0B9C1D82" w14:textId="7F24BAEC" w:rsidR="0075356B" w:rsidRPr="00DB5308" w:rsidRDefault="0075356B" w:rsidP="001D5C17">
      <w:pPr>
        <w:ind w:firstLine="720"/>
        <w:jc w:val="center"/>
        <w:rPr>
          <w:rFonts w:ascii="Garamond" w:hAnsi="Garamond" w:cs="Times New Roman"/>
          <w:color w:val="FF0000"/>
          <w:u w:val="single"/>
        </w:rPr>
      </w:pPr>
      <w:r w:rsidRPr="00DB5308">
        <w:rPr>
          <w:rFonts w:ascii="Garamond" w:hAnsi="Garamond" w:cs="Times New Roman"/>
          <w:color w:val="FF0000"/>
          <w:u w:val="single"/>
        </w:rPr>
        <w:t>3. Centralization, Infrastructure, and Institutions</w:t>
      </w:r>
    </w:p>
    <w:p w14:paraId="49F2D2A5" w14:textId="77777777" w:rsidR="00437738" w:rsidRPr="00DB5308" w:rsidRDefault="00437738" w:rsidP="001D5C17">
      <w:pPr>
        <w:ind w:firstLine="720"/>
        <w:rPr>
          <w:rFonts w:ascii="Garamond" w:hAnsi="Garamond" w:cs="Times New Roman"/>
        </w:rPr>
      </w:pPr>
    </w:p>
    <w:p w14:paraId="7E6F812E" w14:textId="62212801" w:rsidR="00F96BCB" w:rsidRPr="00DB5308" w:rsidRDefault="00544435" w:rsidP="00BF3B59">
      <w:pPr>
        <w:ind w:firstLine="720"/>
        <w:outlineLvl w:val="0"/>
        <w:rPr>
          <w:rFonts w:ascii="Garamond" w:hAnsi="Garamond" w:cs="Times New Roman"/>
        </w:rPr>
      </w:pPr>
      <w:r w:rsidRPr="00DB5308">
        <w:rPr>
          <w:rFonts w:ascii="Garamond" w:hAnsi="Garamond" w:cs="Times New Roman"/>
        </w:rPr>
        <w:t xml:space="preserve">What were the enabling conditions for the spread of the Obama Hope image? In an interview, creator Shepard Fairey attributes it to a kind of grassroots movement supported by motivated individuals and the Internet. This account is certainly partially correct </w:t>
      </w:r>
      <w:r w:rsidR="00F110ED" w:rsidRPr="00DB5308">
        <w:rPr>
          <w:rFonts w:ascii="Garamond" w:hAnsi="Garamond" w:cs="Times New Roman"/>
        </w:rPr>
        <w:t xml:space="preserve">in that </w:t>
      </w:r>
      <w:r w:rsidRPr="00DB5308">
        <w:rPr>
          <w:rFonts w:ascii="Garamond" w:hAnsi="Garamond" w:cs="Times New Roman"/>
        </w:rPr>
        <w:t xml:space="preserve">grassroots dynamics, motivated individuals, and the Internet </w:t>
      </w:r>
      <w:r w:rsidRPr="00DB5308">
        <w:rPr>
          <w:rFonts w:ascii="Garamond" w:hAnsi="Garamond" w:cs="Times New Roman"/>
          <w:i/>
        </w:rPr>
        <w:t>did</w:t>
      </w:r>
      <w:r w:rsidRPr="00DB5308">
        <w:rPr>
          <w:rFonts w:ascii="Garamond" w:hAnsi="Garamond" w:cs="Times New Roman"/>
        </w:rPr>
        <w:t xml:space="preserve"> contribute to the ubiquity of Obama Hope. However, it is worth emphasizing the partiality of </w:t>
      </w:r>
      <w:r w:rsidR="00F110ED" w:rsidRPr="00DB5308">
        <w:rPr>
          <w:rFonts w:ascii="Garamond" w:hAnsi="Garamond" w:cs="Times New Roman"/>
        </w:rPr>
        <w:t xml:space="preserve">such </w:t>
      </w:r>
      <w:r w:rsidRPr="00DB5308">
        <w:rPr>
          <w:rFonts w:ascii="Garamond" w:hAnsi="Garamond" w:cs="Times New Roman"/>
        </w:rPr>
        <w:t xml:space="preserve">account; while the overall spread of the image could be characterized as </w:t>
      </w:r>
      <w:r w:rsidR="00F110ED" w:rsidRPr="00DB5308">
        <w:rPr>
          <w:rFonts w:ascii="Garamond" w:hAnsi="Garamond" w:cs="Times New Roman"/>
        </w:rPr>
        <w:t xml:space="preserve">a </w:t>
      </w:r>
      <w:r w:rsidRPr="00DB5308">
        <w:rPr>
          <w:rFonts w:ascii="Garamond" w:hAnsi="Garamond" w:cs="Times New Roman"/>
        </w:rPr>
        <w:t>grassroots</w:t>
      </w:r>
      <w:r w:rsidR="00F110ED" w:rsidRPr="00DB5308">
        <w:rPr>
          <w:rFonts w:ascii="Garamond" w:hAnsi="Garamond" w:cs="Times New Roman"/>
        </w:rPr>
        <w:t xml:space="preserve"> phenomenon</w:t>
      </w:r>
      <w:r w:rsidRPr="00DB5308">
        <w:rPr>
          <w:rFonts w:ascii="Garamond" w:hAnsi="Garamond" w:cs="Times New Roman"/>
        </w:rPr>
        <w:t xml:space="preserve">, a number of influential centralizing organizational forces remained at work, such as the official Obama campaign. Commercial entities such as </w:t>
      </w:r>
      <w:r w:rsidRPr="00DB5308">
        <w:rPr>
          <w:rFonts w:ascii="Garamond" w:hAnsi="Garamond" w:cs="Times New Roman"/>
          <w:i/>
        </w:rPr>
        <w:t xml:space="preserve">Paste </w:t>
      </w:r>
      <w:r w:rsidR="005E34FD" w:rsidRPr="00DB5308">
        <w:rPr>
          <w:rFonts w:ascii="Garamond" w:hAnsi="Garamond" w:cs="Times New Roman"/>
          <w:i/>
        </w:rPr>
        <w:t>M</w:t>
      </w:r>
      <w:r w:rsidRPr="00DB5308">
        <w:rPr>
          <w:rFonts w:ascii="Garamond" w:hAnsi="Garamond" w:cs="Times New Roman"/>
          <w:i/>
        </w:rPr>
        <w:t xml:space="preserve">agazine </w:t>
      </w:r>
      <w:r w:rsidRPr="00DB5308">
        <w:rPr>
          <w:rFonts w:ascii="Garamond" w:hAnsi="Garamond" w:cs="Times New Roman"/>
        </w:rPr>
        <w:t xml:space="preserve">also played a key role in Obama Hope’s broad circulation </w:t>
      </w:r>
      <w:r w:rsidR="00AA0C64" w:rsidRPr="00DB5308">
        <w:rPr>
          <w:rFonts w:ascii="Garamond" w:hAnsi="Garamond" w:cs="Times New Roman"/>
        </w:rPr>
        <w:t>because, in producing Obamicon.me,</w:t>
      </w:r>
      <w:r w:rsidRPr="00DB5308">
        <w:rPr>
          <w:rFonts w:ascii="Garamond" w:hAnsi="Garamond" w:cs="Times New Roman"/>
        </w:rPr>
        <w:t xml:space="preserve"> </w:t>
      </w:r>
      <w:r w:rsidR="00AA0C64" w:rsidRPr="00DB5308">
        <w:rPr>
          <w:rFonts w:ascii="Garamond" w:hAnsi="Garamond" w:cs="Times New Roman"/>
          <w:i/>
        </w:rPr>
        <w:t xml:space="preserve">Paste </w:t>
      </w:r>
      <w:r w:rsidRPr="00DB5308">
        <w:rPr>
          <w:rFonts w:ascii="Garamond" w:hAnsi="Garamond" w:cs="Times New Roman"/>
        </w:rPr>
        <w:t>provided easy-to-use image generation, sharing, and web hosting. As Laurie Gries notes, the website was one among many digital technologies available to create your own Obama Hope style image, but “Obamicon.me differentiated itself from other Obamifying technologies in allowing Obamicons either to be saved onto visitors’ computers via a simple right click and then uploaded to Flickr or Facebook, which many people have done, or archived and shared in the obamicon.me gallery so that comments can be made in response to an image and links can be established” (Gries 2015, 253).</w:t>
      </w:r>
      <w:r w:rsidR="00BF3B59" w:rsidRPr="00DB5308">
        <w:rPr>
          <w:rFonts w:ascii="Garamond" w:hAnsi="Garamond" w:cs="Times New Roman"/>
        </w:rPr>
        <w:t xml:space="preserve"> Although “the Internet” was certainly involved in the viral success of the image, the creation of streamlined tools to generate images and social platforms to share images introduces significantly more centralization than the phrase itself might suggest.</w:t>
      </w:r>
    </w:p>
    <w:p w14:paraId="44444A90" w14:textId="44CEE69F" w:rsidR="000E38CD" w:rsidRPr="00DB5308" w:rsidRDefault="00D779BC" w:rsidP="001D5C17">
      <w:pPr>
        <w:ind w:firstLine="720"/>
        <w:outlineLvl w:val="0"/>
        <w:rPr>
          <w:rFonts w:ascii="Garamond" w:hAnsi="Garamond" w:cs="Times New Roman"/>
        </w:rPr>
      </w:pPr>
      <w:r w:rsidRPr="00DB5308">
        <w:rPr>
          <w:rFonts w:ascii="Garamond" w:hAnsi="Garamond" w:cs="Times New Roman"/>
        </w:rPr>
        <w:t xml:space="preserve">The instant and immediate removal of millions of user-generated Obamicons shows how, despite the accounts of decentralization that dominate discussions of user-generated content and virality, centralization is in some ways more salient on the web than in other physical spaces. Compare the spreading of the Obama Hope image through the more traditional means of street art: pasting and graffiti. This approach is carried out by individuals or small collectives of individuals and requires more time and materials from the individual, whether prints and paste or paints. It also often entails a degree of personal risk for the individual, as many places have regulations against the spread of street art. Once placed, the image is subject to a variable life span depending on the content and the area and the interests of property owners, police officers, street artists, and others. </w:t>
      </w:r>
      <w:r w:rsidR="000E38CD" w:rsidRPr="00DB5308">
        <w:rPr>
          <w:rFonts w:ascii="Garamond" w:hAnsi="Garamond" w:cs="Times New Roman"/>
        </w:rPr>
        <w:t xml:space="preserve">While it is likely that images created and collected at Obamicon.me outlived a majority of their street counterparts with the site remaining online through 2013, </w:t>
      </w:r>
      <w:r w:rsidR="0025511B" w:rsidRPr="00DB5308">
        <w:rPr>
          <w:rFonts w:ascii="Garamond" w:hAnsi="Garamond" w:cs="Times New Roman"/>
        </w:rPr>
        <w:t>there are very different dynamics of control at work</w:t>
      </w:r>
      <w:r w:rsidR="00F110ED" w:rsidRPr="00DB5308">
        <w:rPr>
          <w:rFonts w:ascii="Garamond" w:hAnsi="Garamond" w:cs="Times New Roman"/>
        </w:rPr>
        <w:t xml:space="preserve"> </w:t>
      </w:r>
      <w:r w:rsidR="00026AA2" w:rsidRPr="00DB5308">
        <w:rPr>
          <w:rFonts w:ascii="Garamond" w:hAnsi="Garamond" w:cs="Times New Roman"/>
        </w:rPr>
        <w:t>with images on the Internet.</w:t>
      </w:r>
      <w:r w:rsidR="00F110ED" w:rsidRPr="00DB5308">
        <w:rPr>
          <w:rFonts w:ascii="Garamond" w:hAnsi="Garamond" w:cs="Times New Roman"/>
        </w:rPr>
        <w:t xml:space="preserve"> </w:t>
      </w:r>
      <w:r w:rsidR="005012A6" w:rsidRPr="00DB5308">
        <w:rPr>
          <w:rFonts w:ascii="Garamond" w:hAnsi="Garamond" w:cs="Times New Roman"/>
        </w:rPr>
        <w:t xml:space="preserve">An Obama Hope image pasted on a wall is subject to local jurisdiction and distributed factors such as regulations, traffic, neighborhood dynamics, interest and means of enforcement, the weather, and so on. An image created and hosted on Obamicon.me is subject to more centralized control, </w:t>
      </w:r>
      <w:r w:rsidR="00D72F1F" w:rsidRPr="00DB5308">
        <w:rPr>
          <w:rFonts w:ascii="Garamond" w:hAnsi="Garamond" w:cs="Times New Roman"/>
        </w:rPr>
        <w:t>living and dying according to the corporation that holds the servers.</w:t>
      </w:r>
      <w:r w:rsidR="00026AA2" w:rsidRPr="00DB5308">
        <w:rPr>
          <w:rStyle w:val="FootnoteReference"/>
          <w:rFonts w:ascii="Garamond" w:hAnsi="Garamond" w:cs="Times New Roman"/>
        </w:rPr>
        <w:footnoteReference w:id="12"/>
      </w:r>
      <w:r w:rsidR="00D72F1F" w:rsidRPr="00DB5308">
        <w:rPr>
          <w:rFonts w:ascii="Garamond" w:hAnsi="Garamond" w:cs="Times New Roman"/>
        </w:rPr>
        <w:t xml:space="preserve"> </w:t>
      </w:r>
    </w:p>
    <w:p w14:paraId="3773FA59" w14:textId="4D6EE42B" w:rsidR="00DE5CF3" w:rsidRPr="00DB5308" w:rsidRDefault="00611E5E" w:rsidP="001D5C17">
      <w:pPr>
        <w:ind w:firstLine="720"/>
        <w:outlineLvl w:val="0"/>
        <w:rPr>
          <w:rFonts w:ascii="Garamond" w:hAnsi="Garamond" w:cs="Times New Roman"/>
        </w:rPr>
      </w:pPr>
      <w:r w:rsidRPr="00DB5308">
        <w:rPr>
          <w:rFonts w:ascii="Garamond" w:hAnsi="Garamond" w:cs="Times New Roman"/>
        </w:rPr>
        <w:t>Many aspects of digital visual culture are networked, and it is important to pay attention to the c</w:t>
      </w:r>
      <w:r w:rsidR="009E28BA" w:rsidRPr="00DB5308">
        <w:rPr>
          <w:rFonts w:ascii="Garamond" w:hAnsi="Garamond" w:cs="Times New Roman"/>
        </w:rPr>
        <w:t>haracteristics of this network</w:t>
      </w:r>
      <w:r w:rsidRPr="00DB5308">
        <w:rPr>
          <w:rFonts w:ascii="Garamond" w:hAnsi="Garamond" w:cs="Times New Roman"/>
        </w:rPr>
        <w:t xml:space="preserve">. If images are hosted on a single platform, that platform is subject to the actions of a corporation and will be available only as long as the interests of the corporation are served keeping it online. As Jill Lepore cautions, “a lot of people do believe that if it’s on the Web it will stay on the Web. Chances are, though, that it actually won’t” </w:t>
      </w:r>
      <w:r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Lepore", "given" : "Jill", "non-dropping-particle" : "", "parse-names" : false, "suffix" : "" } ], "container-title" : "The New Yorker", "id" : "ITEM-1", "issued" : { "date-parts" : [ [ "2015", "1" ] ] }, "title" : "The Cobweb: Can the Internet be archived?", "type" : "article-magazine" }, "uris" : [ "http://www.mendeley.com/documents/?uuid=f98c703e-0134-40c3-9adc-f4a47e97afd2" ] } ], "mendeley" : { "formattedCitation" : "(Lepore 2015)", "plainTextFormattedCitation" : "(Lepore 2015)", "previouslyFormattedCitation" : "(Lepore 2015)" }, "properties" : {  }, "schema" : "https://github.com/citation-style-language/schema/raw/master/csl-citation.json" }</w:instrText>
      </w:r>
      <w:r w:rsidRPr="00DB5308">
        <w:rPr>
          <w:rFonts w:ascii="Garamond" w:hAnsi="Garamond" w:cs="Times New Roman"/>
        </w:rPr>
        <w:fldChar w:fldCharType="separate"/>
      </w:r>
      <w:r w:rsidRPr="00DB5308">
        <w:rPr>
          <w:rFonts w:ascii="Garamond" w:hAnsi="Garamond" w:cs="Times New Roman"/>
          <w:noProof/>
        </w:rPr>
        <w:t>(Lepore 2015)</w:t>
      </w:r>
      <w:r w:rsidRPr="00DB5308">
        <w:rPr>
          <w:rFonts w:ascii="Garamond" w:hAnsi="Garamond" w:cs="Times New Roman"/>
        </w:rPr>
        <w:fldChar w:fldCharType="end"/>
      </w:r>
      <w:r w:rsidRPr="00DB5308">
        <w:rPr>
          <w:rFonts w:ascii="Garamond" w:hAnsi="Garamond" w:cs="Times New Roman"/>
        </w:rPr>
        <w:t>.</w:t>
      </w:r>
      <w:r w:rsidR="000169E9" w:rsidRPr="00DB5308">
        <w:rPr>
          <w:rFonts w:ascii="Garamond" w:hAnsi="Garamond" w:cs="Times New Roman"/>
        </w:rPr>
        <w:t xml:space="preserve"> Consider the takedown or substantial transformation of other web platforms such as Geo</w:t>
      </w:r>
      <w:r w:rsidR="009D5853" w:rsidRPr="00DB5308">
        <w:rPr>
          <w:rFonts w:ascii="Garamond" w:hAnsi="Garamond" w:cs="Times New Roman"/>
        </w:rPr>
        <w:t>C</w:t>
      </w:r>
      <w:r w:rsidR="000169E9" w:rsidRPr="00DB5308">
        <w:rPr>
          <w:rFonts w:ascii="Garamond" w:hAnsi="Garamond" w:cs="Times New Roman"/>
        </w:rPr>
        <w:t>ities and MyS</w:t>
      </w:r>
      <w:r w:rsidR="00A12788" w:rsidRPr="00DB5308">
        <w:rPr>
          <w:rFonts w:ascii="Garamond" w:hAnsi="Garamond" w:cs="Times New Roman"/>
        </w:rPr>
        <w:t>pace, where entire online communities now only exist in fragments, saved to individual co</w:t>
      </w:r>
      <w:r w:rsidR="00D71559" w:rsidRPr="00DB5308">
        <w:rPr>
          <w:rFonts w:ascii="Garamond" w:hAnsi="Garamond" w:cs="Times New Roman"/>
        </w:rPr>
        <w:t xml:space="preserve">mputers, as cached pages, or </w:t>
      </w:r>
      <w:r w:rsidR="009D5853" w:rsidRPr="00DB5308">
        <w:rPr>
          <w:rFonts w:ascii="Garamond" w:hAnsi="Garamond" w:cs="Times New Roman"/>
        </w:rPr>
        <w:t xml:space="preserve">in </w:t>
      </w:r>
      <w:r w:rsidR="00A12788" w:rsidRPr="00DB5308">
        <w:rPr>
          <w:rFonts w:ascii="Garamond" w:hAnsi="Garamond" w:cs="Times New Roman"/>
        </w:rPr>
        <w:t xml:space="preserve">archived but unorganized collections. Likewise, </w:t>
      </w:r>
      <w:r w:rsidR="00FF46F3" w:rsidRPr="00DB5308">
        <w:rPr>
          <w:rFonts w:ascii="Garamond" w:hAnsi="Garamond" w:cs="Times New Roman"/>
        </w:rPr>
        <w:t>consider the controversial policy changes</w:t>
      </w:r>
      <w:r w:rsidR="00D16380" w:rsidRPr="00DB5308">
        <w:rPr>
          <w:rFonts w:ascii="Garamond" w:hAnsi="Garamond" w:cs="Times New Roman"/>
        </w:rPr>
        <w:t xml:space="preserve"> that image hosting service Photobucket implemented in</w:t>
      </w:r>
      <w:r w:rsidR="00FF46F3" w:rsidRPr="00DB5308">
        <w:rPr>
          <w:rFonts w:ascii="Garamond" w:hAnsi="Garamond" w:cs="Times New Roman"/>
        </w:rPr>
        <w:t xml:space="preserve"> June of 2017, when</w:t>
      </w:r>
      <w:r w:rsidR="009D5853" w:rsidRPr="00DB5308">
        <w:rPr>
          <w:rFonts w:ascii="Garamond" w:hAnsi="Garamond" w:cs="Times New Roman"/>
        </w:rPr>
        <w:t xml:space="preserve"> the</w:t>
      </w:r>
      <w:r w:rsidR="00FF46F3" w:rsidRPr="00DB5308">
        <w:rPr>
          <w:rFonts w:ascii="Garamond" w:hAnsi="Garamond" w:cs="Times New Roman"/>
        </w:rPr>
        <w:t xml:space="preserve"> company disabled the free hosting of images on third party sites and required users to pay an annual fee of </w:t>
      </w:r>
      <w:r w:rsidR="009D5853" w:rsidRPr="00DB5308">
        <w:rPr>
          <w:rFonts w:ascii="Garamond" w:hAnsi="Garamond" w:cs="Times New Roman"/>
        </w:rPr>
        <w:t>$</w:t>
      </w:r>
      <w:r w:rsidR="00FF46F3" w:rsidRPr="00DB5308">
        <w:rPr>
          <w:rFonts w:ascii="Garamond" w:hAnsi="Garamond" w:cs="Times New Roman"/>
        </w:rPr>
        <w:t>399</w:t>
      </w:r>
      <w:r w:rsidR="009D5853" w:rsidRPr="00DB5308">
        <w:rPr>
          <w:rFonts w:ascii="Garamond" w:hAnsi="Garamond" w:cs="Times New Roman"/>
        </w:rPr>
        <w:t xml:space="preserve"> (US)</w:t>
      </w:r>
      <w:r w:rsidR="00FF46F3" w:rsidRPr="00DB5308">
        <w:rPr>
          <w:rFonts w:ascii="Garamond" w:hAnsi="Garamond" w:cs="Times New Roman"/>
        </w:rPr>
        <w:t>. The service, which has been around since 2003, removed hosted images and replaced th</w:t>
      </w:r>
      <w:r w:rsidR="00D71559" w:rsidRPr="00DB5308">
        <w:rPr>
          <w:rFonts w:ascii="Garamond" w:hAnsi="Garamond" w:cs="Times New Roman"/>
        </w:rPr>
        <w:t>em with</w:t>
      </w:r>
      <w:r w:rsidR="00FF46F3" w:rsidRPr="00DB5308">
        <w:rPr>
          <w:rFonts w:ascii="Garamond" w:hAnsi="Garamond" w:cs="Times New Roman"/>
        </w:rPr>
        <w:t xml:space="preserve"> an image of a speedometer and the message that “Your account has been restricted for 3</w:t>
      </w:r>
      <w:r w:rsidR="00FF46F3" w:rsidRPr="00DB5308">
        <w:rPr>
          <w:rFonts w:ascii="Garamond" w:hAnsi="Garamond" w:cs="Times New Roman"/>
          <w:vertAlign w:val="superscript"/>
        </w:rPr>
        <w:t>rd</w:t>
      </w:r>
      <w:r w:rsidR="00FF46F3" w:rsidRPr="00DB5308">
        <w:rPr>
          <w:rFonts w:ascii="Garamond" w:hAnsi="Garamond" w:cs="Times New Roman"/>
        </w:rPr>
        <w:t xml:space="preserve"> party hosting” and an urge to upgrade membership. These error message images now litter websites and online marketplaces like Etsy and </w:t>
      </w:r>
      <w:r w:rsidR="009D5853" w:rsidRPr="00DB5308">
        <w:rPr>
          <w:rFonts w:ascii="Garamond" w:hAnsi="Garamond" w:cs="Times New Roman"/>
        </w:rPr>
        <w:t>eB</w:t>
      </w:r>
      <w:r w:rsidR="00FF46F3" w:rsidRPr="00DB5308">
        <w:rPr>
          <w:rFonts w:ascii="Garamond" w:hAnsi="Garamond" w:cs="Times New Roman"/>
        </w:rPr>
        <w:t xml:space="preserve">ay, as most users have refused to upgrade their accounts </w:t>
      </w:r>
      <w:r w:rsidR="00FF46F3"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Garun", "given" : "Natt", "non-dropping-particle" : "", "parse-names" : false, "suffix" : "" } ], "container-title" : "The Verge", "id" : "ITEM-1", "issued" : { "date-parts" : [ [ "2017", "7", "4" ] ] }, "title" : "Photobucket accues of blackmail after quietly requiring users to pay $400 a year to hotlink", "type" : "article-newspaper" }, "uris" : [ "http://www.mendeley.com/documents/?uuid=7e674e51-fdf4-4f80-a075-5902d0938135" ] } ], "mendeley" : { "formattedCitation" : "(Garun 2017)", "plainTextFormattedCitation" : "(Garun 2017)", "previouslyFormattedCitation" : "(Garun 2017)" }, "properties" : {  }, "schema" : "https://github.com/citation-style-language/schema/raw/master/csl-citation.json" }</w:instrText>
      </w:r>
      <w:r w:rsidR="00FF46F3" w:rsidRPr="00DB5308">
        <w:rPr>
          <w:rFonts w:ascii="Garamond" w:hAnsi="Garamond" w:cs="Times New Roman"/>
        </w:rPr>
        <w:fldChar w:fldCharType="separate"/>
      </w:r>
      <w:r w:rsidR="00FF46F3" w:rsidRPr="00DB5308">
        <w:rPr>
          <w:rFonts w:ascii="Garamond" w:hAnsi="Garamond" w:cs="Times New Roman"/>
          <w:noProof/>
        </w:rPr>
        <w:t>(Garun 2017)</w:t>
      </w:r>
      <w:r w:rsidR="00FF46F3" w:rsidRPr="00DB5308">
        <w:rPr>
          <w:rFonts w:ascii="Garamond" w:hAnsi="Garamond" w:cs="Times New Roman"/>
        </w:rPr>
        <w:fldChar w:fldCharType="end"/>
      </w:r>
      <w:r w:rsidR="00FF46F3" w:rsidRPr="00DB5308">
        <w:rPr>
          <w:rFonts w:ascii="Garamond" w:hAnsi="Garamond" w:cs="Times New Roman"/>
        </w:rPr>
        <w:t>.</w:t>
      </w:r>
      <w:r w:rsidR="00D71559" w:rsidRPr="00DB5308">
        <w:rPr>
          <w:rFonts w:ascii="Garamond" w:hAnsi="Garamond" w:cs="Times New Roman"/>
        </w:rPr>
        <w:t xml:space="preserve"> While the spread of viral images may be </w:t>
      </w:r>
      <w:r w:rsidR="00F110ED" w:rsidRPr="00DB5308">
        <w:rPr>
          <w:rFonts w:ascii="Garamond" w:hAnsi="Garamond" w:cs="Times New Roman"/>
        </w:rPr>
        <w:t xml:space="preserve">partially attributed </w:t>
      </w:r>
      <w:r w:rsidR="00D71559" w:rsidRPr="00DB5308">
        <w:rPr>
          <w:rFonts w:ascii="Garamond" w:hAnsi="Garamond" w:cs="Times New Roman"/>
        </w:rPr>
        <w:t>to grass roots phenomena, especially with the distribution of people involved, the case of Obamicon.me shows an important way</w:t>
      </w:r>
      <w:r w:rsidR="00A01797" w:rsidRPr="00DB5308">
        <w:rPr>
          <w:rFonts w:ascii="Garamond" w:hAnsi="Garamond" w:cs="Times New Roman"/>
        </w:rPr>
        <w:t xml:space="preserve"> in which centralizing forces are at work in digital visual culture, with political implications.</w:t>
      </w:r>
    </w:p>
    <w:p w14:paraId="1F2EFEB6" w14:textId="611E3F86" w:rsidR="001A57C7" w:rsidRPr="00DB5308" w:rsidRDefault="008D4BBE" w:rsidP="001D5C17">
      <w:pPr>
        <w:ind w:firstLine="720"/>
        <w:outlineLvl w:val="0"/>
        <w:rPr>
          <w:rFonts w:ascii="Garamond" w:hAnsi="Garamond" w:cs="Times New Roman"/>
        </w:rPr>
      </w:pPr>
      <w:r w:rsidRPr="00DB5308">
        <w:rPr>
          <w:rFonts w:ascii="Garamond" w:hAnsi="Garamond" w:cs="Times New Roman"/>
        </w:rPr>
        <w:t>Although the web has signaled a move away from the primacy of media institutions like broadcast television and the press, c</w:t>
      </w:r>
      <w:r w:rsidR="00DE5CF3" w:rsidRPr="00DB5308">
        <w:rPr>
          <w:rFonts w:ascii="Garamond" w:hAnsi="Garamond" w:cs="Times New Roman"/>
        </w:rPr>
        <w:t xml:space="preserve">irculation (and its failure) </w:t>
      </w:r>
      <w:r w:rsidRPr="00DB5308">
        <w:rPr>
          <w:rFonts w:ascii="Garamond" w:hAnsi="Garamond" w:cs="Times New Roman"/>
        </w:rPr>
        <w:t>continues to depend on institutions—</w:t>
      </w:r>
      <w:r w:rsidR="00DE5CF3" w:rsidRPr="00DB5308">
        <w:rPr>
          <w:rFonts w:ascii="Garamond" w:hAnsi="Garamond" w:cs="Times New Roman"/>
        </w:rPr>
        <w:t xml:space="preserve">just not those we might expect. Consider the institutions guiding the web, the sets of standards that make pages load consistently and globally, the commercial institutions that get in on trends, finding ways to try and monetize them. The huge spike in </w:t>
      </w:r>
      <w:r w:rsidR="00A01797" w:rsidRPr="00DB5308">
        <w:rPr>
          <w:rFonts w:ascii="Garamond" w:hAnsi="Garamond" w:cs="Times New Roman"/>
        </w:rPr>
        <w:t xml:space="preserve">web </w:t>
      </w:r>
      <w:r w:rsidR="00DE5CF3" w:rsidRPr="00DB5308">
        <w:rPr>
          <w:rFonts w:ascii="Garamond" w:hAnsi="Garamond" w:cs="Times New Roman"/>
        </w:rPr>
        <w:t>traffic</w:t>
      </w:r>
      <w:r w:rsidR="00A01797" w:rsidRPr="00DB5308">
        <w:rPr>
          <w:rFonts w:ascii="Garamond" w:hAnsi="Garamond" w:cs="Times New Roman"/>
        </w:rPr>
        <w:t xml:space="preserve"> on Obamicon.me</w:t>
      </w:r>
      <w:r w:rsidR="008424F9" w:rsidRPr="00DB5308">
        <w:rPr>
          <w:rFonts w:ascii="Garamond" w:hAnsi="Garamond" w:cs="Times New Roman"/>
        </w:rPr>
        <w:t xml:space="preserve"> </w:t>
      </w:r>
      <w:r w:rsidR="00DE5CF3" w:rsidRPr="00DB5308">
        <w:rPr>
          <w:rFonts w:ascii="Garamond" w:hAnsi="Garamond" w:cs="Times New Roman"/>
        </w:rPr>
        <w:t xml:space="preserve">was one that </w:t>
      </w:r>
      <w:r w:rsidR="00A01797" w:rsidRPr="00DB5308">
        <w:rPr>
          <w:rFonts w:ascii="Garamond" w:hAnsi="Garamond" w:cs="Times New Roman"/>
        </w:rPr>
        <w:t>generated advertising revenue</w:t>
      </w:r>
      <w:r w:rsidR="00DE5CF3" w:rsidRPr="00DB5308">
        <w:rPr>
          <w:rFonts w:ascii="Garamond" w:hAnsi="Garamond" w:cs="Times New Roman"/>
        </w:rPr>
        <w:t xml:space="preserve">, that could lead users to other </w:t>
      </w:r>
      <w:r w:rsidR="00DE5CF3" w:rsidRPr="00DB5308">
        <w:rPr>
          <w:rFonts w:ascii="Garamond" w:hAnsi="Garamond" w:cs="Times New Roman"/>
          <w:i/>
        </w:rPr>
        <w:t>Paste Magazine</w:t>
      </w:r>
      <w:r w:rsidR="00DE5CF3" w:rsidRPr="00DB5308">
        <w:rPr>
          <w:rFonts w:ascii="Garamond" w:hAnsi="Garamond" w:cs="Times New Roman"/>
        </w:rPr>
        <w:t xml:space="preserve"> content, that could help contribute to the relevance of the brand</w:t>
      </w:r>
      <w:r w:rsidR="00764BE6" w:rsidRPr="00DB5308">
        <w:rPr>
          <w:rFonts w:ascii="Garamond" w:hAnsi="Garamond" w:cs="Times New Roman"/>
        </w:rPr>
        <w:t xml:space="preserve"> </w:t>
      </w:r>
      <w:r w:rsidR="00764BE6"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FOLIO: Magazine Staff", "given" : "", "non-dropping-particle" : "", "parse-names" : false, "suffix" : "" } ], "container-title" : "FOLIO", "id" : "ITEM-1", "issued" : { "date-parts" : [ [ "2009", "3" ] ] }, "title" : "Tim Regan-Porter", "type" : "article-magazine" }, "uris" : [ "http://www.mendeley.com/documents/?uuid=590280bb-1fd9-4f3a-b7bd-aa4d44df728f" ] } ], "mendeley" : { "formattedCitation" : "(FOLIO: Magazine Staff 2009)", "plainTextFormattedCitation" : "(FOLIO: Magazine Staff 2009)", "previouslyFormattedCitation" : "(FOLIO: Magazine Staff 2009)" }, "properties" : {  }, "schema" : "https://github.com/citation-style-language/schema/raw/master/csl-citation.json" }</w:instrText>
      </w:r>
      <w:r w:rsidR="00764BE6" w:rsidRPr="00DB5308">
        <w:rPr>
          <w:rFonts w:ascii="Garamond" w:hAnsi="Garamond" w:cs="Times New Roman"/>
        </w:rPr>
        <w:fldChar w:fldCharType="separate"/>
      </w:r>
      <w:r w:rsidR="00764BE6" w:rsidRPr="00DB5308">
        <w:rPr>
          <w:rFonts w:ascii="Garamond" w:hAnsi="Garamond" w:cs="Times New Roman"/>
          <w:noProof/>
        </w:rPr>
        <w:t>(FOLIO: Magazine Staff 2009)</w:t>
      </w:r>
      <w:r w:rsidR="00764BE6" w:rsidRPr="00DB5308">
        <w:rPr>
          <w:rFonts w:ascii="Garamond" w:hAnsi="Garamond" w:cs="Times New Roman"/>
        </w:rPr>
        <w:fldChar w:fldCharType="end"/>
      </w:r>
      <w:r w:rsidR="00DE5CF3" w:rsidRPr="00DB5308">
        <w:rPr>
          <w:rFonts w:ascii="Garamond" w:hAnsi="Garamond" w:cs="Times New Roman"/>
        </w:rPr>
        <w:t xml:space="preserve">. When those </w:t>
      </w:r>
      <w:r w:rsidR="00422367" w:rsidRPr="00DB5308">
        <w:rPr>
          <w:rFonts w:ascii="Garamond" w:hAnsi="Garamond" w:cs="Times New Roman"/>
        </w:rPr>
        <w:t>goals are no longer being met, the company can (and did) pull the content and features offline. While the collection of Obamicons a</w:t>
      </w:r>
      <w:r w:rsidR="008424F9" w:rsidRPr="00DB5308">
        <w:rPr>
          <w:rFonts w:ascii="Garamond" w:hAnsi="Garamond" w:cs="Times New Roman"/>
        </w:rPr>
        <w:t>re an important</w:t>
      </w:r>
      <w:r w:rsidR="00422367" w:rsidRPr="00DB5308">
        <w:rPr>
          <w:rFonts w:ascii="Garamond" w:hAnsi="Garamond" w:cs="Times New Roman"/>
        </w:rPr>
        <w:t xml:space="preserve"> part of the cultural heritage of Obama’s election and presidency </w:t>
      </w:r>
      <w:r w:rsidR="00422367"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ISBN" : "9780874219777", "author" : [ { "dropping-particle" : "", "family" : "Gries", "given" : "Laurie E.", "non-dropping-particle" : "", "parse-names" : false, "suffix" : "" } ], "id" : "ITEM-1", "issued" : { "date-parts" : [ [ "2015" ] ] }, "publisher" : "Utah State University Press", "publisher-place" : "Boulder", "title" : "Still Life With Rhetoric: A New Materialist Approach for Visual Rhetorics", "type" : "book" }, "uris" : [ "http://www.mendeley.com/documents/?uuid=251f542f-93e5-4cdd-b501-259c76ec09c8" ] } ], "mendeley" : { "formattedCitation" : "(L. E. Gries 2015)", "plainTextFormattedCitation" : "(L. E. Gries 2015)", "previouslyFormattedCitation" : "(L. E. Gries 2015)" }, "properties" : {  }, "schema" : "https://github.com/citation-style-language/schema/raw/master/csl-citation.json" }</w:instrText>
      </w:r>
      <w:r w:rsidR="00422367" w:rsidRPr="00DB5308">
        <w:rPr>
          <w:rFonts w:ascii="Garamond" w:hAnsi="Garamond" w:cs="Times New Roman"/>
        </w:rPr>
        <w:fldChar w:fldCharType="separate"/>
      </w:r>
      <w:r w:rsidR="00422367" w:rsidRPr="00DB5308">
        <w:rPr>
          <w:rFonts w:ascii="Garamond" w:hAnsi="Garamond" w:cs="Times New Roman"/>
          <w:noProof/>
        </w:rPr>
        <w:t>(L. E. Gries 2015)</w:t>
      </w:r>
      <w:r w:rsidR="00422367" w:rsidRPr="00DB5308">
        <w:rPr>
          <w:rFonts w:ascii="Garamond" w:hAnsi="Garamond" w:cs="Times New Roman"/>
        </w:rPr>
        <w:fldChar w:fldCharType="end"/>
      </w:r>
      <w:r w:rsidR="00422367" w:rsidRPr="00DB5308">
        <w:rPr>
          <w:rFonts w:ascii="Garamond" w:hAnsi="Garamond" w:cs="Times New Roman"/>
        </w:rPr>
        <w:t xml:space="preserve">, </w:t>
      </w:r>
      <w:r w:rsidR="008424F9" w:rsidRPr="00DB5308">
        <w:rPr>
          <w:rFonts w:ascii="Garamond" w:hAnsi="Garamond" w:cs="Times New Roman"/>
        </w:rPr>
        <w:t xml:space="preserve">did </w:t>
      </w:r>
      <w:r w:rsidR="00422367" w:rsidRPr="00DB5308">
        <w:rPr>
          <w:rFonts w:ascii="Garamond" w:hAnsi="Garamond" w:cs="Times New Roman"/>
        </w:rPr>
        <w:t xml:space="preserve">fuel partisan divides and support dog-whistle politics </w:t>
      </w:r>
      <w:r w:rsidR="00422367"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Gries", "given" : "Laurie", "non-dropping-particle" : "", "parse-names" : false, "suffix" : "" } ], "container-title" : "ImageTexT: Interdisciplinary Comics Studies", "id" : "ITEM-1", "issue" : "1", "issued" : { "date-parts" : [ [ "2015" ] ] }, "title" : "Obama Zombies and Rhetorical (Dis)Identifications in an Era of Dog Whistle Politics and Political Polarizaion", "type" : "article-journal", "volume" : "8" }, "uris" : [ "http://www.mendeley.com/documents/?uuid=123857ff-1668-4139-a559-f5e99d34747c" ] } ], "mendeley" : { "formattedCitation" : "(L. Gries 2015)", "plainTextFormattedCitation" : "(L. Gries 2015)", "previouslyFormattedCitation" : "(L. Gries 2015)" }, "properties" : {  }, "schema" : "https://github.com/citation-style-language/schema/raw/master/csl-citation.json" }</w:instrText>
      </w:r>
      <w:r w:rsidR="00422367" w:rsidRPr="00DB5308">
        <w:rPr>
          <w:rFonts w:ascii="Garamond" w:hAnsi="Garamond" w:cs="Times New Roman"/>
        </w:rPr>
        <w:fldChar w:fldCharType="separate"/>
      </w:r>
      <w:r w:rsidR="00422367" w:rsidRPr="00DB5308">
        <w:rPr>
          <w:rFonts w:ascii="Garamond" w:hAnsi="Garamond" w:cs="Times New Roman"/>
          <w:noProof/>
        </w:rPr>
        <w:t>(L. Gries 2015)</w:t>
      </w:r>
      <w:r w:rsidR="00422367" w:rsidRPr="00DB5308">
        <w:rPr>
          <w:rFonts w:ascii="Garamond" w:hAnsi="Garamond" w:cs="Times New Roman"/>
        </w:rPr>
        <w:fldChar w:fldCharType="end"/>
      </w:r>
      <w:r w:rsidR="00422367" w:rsidRPr="00DB5308">
        <w:rPr>
          <w:rFonts w:ascii="Garamond" w:hAnsi="Garamond" w:cs="Times New Roman"/>
        </w:rPr>
        <w:t>,</w:t>
      </w:r>
      <w:r w:rsidR="00462C63" w:rsidRPr="00DB5308">
        <w:rPr>
          <w:rFonts w:ascii="Garamond" w:hAnsi="Garamond" w:cs="Times New Roman"/>
        </w:rPr>
        <w:t xml:space="preserve"> </w:t>
      </w:r>
      <w:r w:rsidR="008424F9" w:rsidRPr="00DB5308">
        <w:rPr>
          <w:rFonts w:ascii="Garamond" w:hAnsi="Garamond" w:cs="Times New Roman"/>
        </w:rPr>
        <w:t xml:space="preserve">did represent </w:t>
      </w:r>
      <w:r w:rsidR="00462C63" w:rsidRPr="00DB5308">
        <w:rPr>
          <w:rFonts w:ascii="Garamond" w:hAnsi="Garamond" w:cs="Times New Roman"/>
        </w:rPr>
        <w:t xml:space="preserve">a facet of the democratization of online activism </w:t>
      </w:r>
      <w:r w:rsidR="00462C63"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DOI" : "10.1177/1461444814554747", "ISSN" : "1461-4448", "abstract" : "In this article, we are interested in the role digital memes in the form of pictures play in the framing of public discourses about police injustice and what it is that makes memes successful in this process. For this purpose, we narrate the story of one such meme: the pepper-spray cop'. In our analysis, we link the creation and spread of the meme to the democratization of online activism and the subversive acts of hierarchical sousveillance. Based on our findings, we discuss features of the meme and the process linked to its initiation, rapid spread and disappearance as vital for the success of visual memes in the context of online protests.", "author" : [ { "dropping-particle" : "", "family" : "Bayerl", "given" : "Petra Saskia", "non-dropping-particle" : "", "parse-names" : false, "suffix" : "" }, { "dropping-particle" : "", "family" : "Stoynov", "given" : "Lachezar", "non-dropping-particle" : "", "parse-names" : false, "suffix" : "" } ], "container-title" : "New Media &amp; Society", "id" : "ITEM-1", "issue" : "6", "issued" : { "date-parts" : [ [ "2016" ] ] }, "page" : "1006-1026", "title" : "Revenge by photoshop: Memefying police acts in the public dialogue about injustice", "type" : "article-journal", "volume" : "18" }, "uris" : [ "http://www.mendeley.com/documents/?uuid=db975490-6ddc-44ce-a1da-8e25d18e6b74" ] } ], "mendeley" : { "formattedCitation" : "(Bayerl and Stoynov 2016)", "plainTextFormattedCitation" : "(Bayerl and Stoynov 2016)", "previouslyFormattedCitation" : "(Bayerl and Stoynov 2016)" }, "properties" : {  }, "schema" : "https://github.com/citation-style-language/schema/raw/master/csl-citation.json" }</w:instrText>
      </w:r>
      <w:r w:rsidR="00462C63" w:rsidRPr="00DB5308">
        <w:rPr>
          <w:rFonts w:ascii="Garamond" w:hAnsi="Garamond" w:cs="Times New Roman"/>
        </w:rPr>
        <w:fldChar w:fldCharType="separate"/>
      </w:r>
      <w:r w:rsidR="00462C63" w:rsidRPr="00DB5308">
        <w:rPr>
          <w:rFonts w:ascii="Garamond" w:hAnsi="Garamond" w:cs="Times New Roman"/>
          <w:noProof/>
        </w:rPr>
        <w:t>(Bayerl and Stoynov 2016)</w:t>
      </w:r>
      <w:r w:rsidR="00462C63" w:rsidRPr="00DB5308">
        <w:rPr>
          <w:rFonts w:ascii="Garamond" w:hAnsi="Garamond" w:cs="Times New Roman"/>
        </w:rPr>
        <w:fldChar w:fldCharType="end"/>
      </w:r>
      <w:r w:rsidR="00422367" w:rsidRPr="00DB5308">
        <w:rPr>
          <w:rFonts w:ascii="Garamond" w:hAnsi="Garamond" w:cs="Times New Roman"/>
        </w:rPr>
        <w:t xml:space="preserve"> </w:t>
      </w:r>
      <w:r w:rsidR="008424F9" w:rsidRPr="00DB5308">
        <w:rPr>
          <w:rFonts w:ascii="Garamond" w:hAnsi="Garamond" w:cs="Times New Roman"/>
        </w:rPr>
        <w:t>and did serve as an</w:t>
      </w:r>
      <w:r w:rsidR="00422367" w:rsidRPr="00DB5308">
        <w:rPr>
          <w:rFonts w:ascii="Garamond" w:hAnsi="Garamond" w:cs="Times New Roman"/>
        </w:rPr>
        <w:t xml:space="preserve"> exemplary of remix culture on the web </w:t>
      </w:r>
      <w:r w:rsidR="00422367"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Edwards", "given" : "Richard L.", "non-dropping-particle" : "", "parse-names" : false, "suffix" : "" } ], "container-title" : "Transgression 2.0: Media, Culture, and the Politics of a Digital Age", "editor" : [ { "dropping-particle" : "", "family" : "Gournelos", "given" : "Ted", "non-dropping-particle" : "", "parse-names" : false, "suffix" : "" }, { "dropping-particle" : "", "family" : "Gunkel", "given" : "David J.", "non-dropping-particle" : "", "parse-names" : false, "suffix" : "" } ], "id" : "ITEM-1", "issued" : { "date-parts" : [ [ "2011" ] ] }, "page" : "26-41", "publisher" : "Continuum", "publisher-place" : "New York", "title" : "Flip The Script: Political Mashups as Transgressive Texts", "type" : "chapter" }, "uris" : [ "http://www.mendeley.com/documents/?uuid=2d6cd98b-eaab-4b5a-bb00-165394699d3e" ] } ], "mendeley" : { "formattedCitation" : "(Edwards 2011)", "plainTextFormattedCitation" : "(Edwards 2011)", "previouslyFormattedCitation" : "(Edwards 2011)" }, "properties" : {  }, "schema" : "https://github.com/citation-style-language/schema/raw/master/csl-citation.json" }</w:instrText>
      </w:r>
      <w:r w:rsidR="00422367" w:rsidRPr="00DB5308">
        <w:rPr>
          <w:rFonts w:ascii="Garamond" w:hAnsi="Garamond" w:cs="Times New Roman"/>
        </w:rPr>
        <w:fldChar w:fldCharType="separate"/>
      </w:r>
      <w:r w:rsidR="00422367" w:rsidRPr="00DB5308">
        <w:rPr>
          <w:rFonts w:ascii="Garamond" w:hAnsi="Garamond" w:cs="Times New Roman"/>
          <w:noProof/>
        </w:rPr>
        <w:t>(Edwards 2011)</w:t>
      </w:r>
      <w:r w:rsidR="00422367" w:rsidRPr="00DB5308">
        <w:rPr>
          <w:rFonts w:ascii="Garamond" w:hAnsi="Garamond" w:cs="Times New Roman"/>
        </w:rPr>
        <w:fldChar w:fldCharType="end"/>
      </w:r>
      <w:r w:rsidR="00422367" w:rsidRPr="00DB5308">
        <w:rPr>
          <w:rFonts w:ascii="Garamond" w:hAnsi="Garamond" w:cs="Times New Roman"/>
        </w:rPr>
        <w:t xml:space="preserve">, these </w:t>
      </w:r>
      <w:r w:rsidR="008424F9" w:rsidRPr="00DB5308">
        <w:rPr>
          <w:rFonts w:ascii="Garamond" w:hAnsi="Garamond" w:cs="Times New Roman"/>
        </w:rPr>
        <w:t xml:space="preserve">circumstances </w:t>
      </w:r>
      <w:r w:rsidR="00422367" w:rsidRPr="00DB5308">
        <w:rPr>
          <w:rFonts w:ascii="Garamond" w:hAnsi="Garamond" w:cs="Times New Roman"/>
        </w:rPr>
        <w:t xml:space="preserve">were not salient to the institutions and infrastructure that enabled </w:t>
      </w:r>
      <w:r w:rsidR="008424F9" w:rsidRPr="00DB5308">
        <w:rPr>
          <w:rFonts w:ascii="Garamond" w:hAnsi="Garamond" w:cs="Times New Roman"/>
        </w:rPr>
        <w:t>such diverse functions</w:t>
      </w:r>
      <w:r w:rsidR="00422367" w:rsidRPr="00DB5308">
        <w:rPr>
          <w:rFonts w:ascii="Garamond" w:hAnsi="Garamond" w:cs="Times New Roman"/>
        </w:rPr>
        <w:t xml:space="preserve">. As a commercial entity, </w:t>
      </w:r>
      <w:r w:rsidR="00422367" w:rsidRPr="00DB5308">
        <w:rPr>
          <w:rFonts w:ascii="Garamond" w:hAnsi="Garamond" w:cs="Times New Roman"/>
          <w:i/>
        </w:rPr>
        <w:t xml:space="preserve">Paste </w:t>
      </w:r>
      <w:r w:rsidR="00422367" w:rsidRPr="00DB5308">
        <w:rPr>
          <w:rFonts w:ascii="Garamond" w:hAnsi="Garamond" w:cs="Times New Roman"/>
        </w:rPr>
        <w:t xml:space="preserve">was </w:t>
      </w:r>
      <w:r w:rsidR="008424F9" w:rsidRPr="00DB5308">
        <w:rPr>
          <w:rFonts w:ascii="Garamond" w:hAnsi="Garamond" w:cs="Times New Roman"/>
        </w:rPr>
        <w:t xml:space="preserve">mainly, if not </w:t>
      </w:r>
      <w:r w:rsidR="00AA0C64" w:rsidRPr="00DB5308">
        <w:rPr>
          <w:rFonts w:ascii="Garamond" w:hAnsi="Garamond" w:cs="Times New Roman"/>
        </w:rPr>
        <w:t>solely</w:t>
      </w:r>
      <w:r w:rsidR="008424F9" w:rsidRPr="00DB5308">
        <w:rPr>
          <w:rFonts w:ascii="Garamond" w:hAnsi="Garamond" w:cs="Times New Roman"/>
        </w:rPr>
        <w:t xml:space="preserve">, </w:t>
      </w:r>
      <w:r w:rsidR="000057E4" w:rsidRPr="00DB5308">
        <w:rPr>
          <w:rFonts w:ascii="Garamond" w:hAnsi="Garamond" w:cs="Times New Roman"/>
        </w:rPr>
        <w:t>concerned with Obamicon.me for the ways it did (and later did not) contribute to</w:t>
      </w:r>
      <w:r w:rsidR="00422367" w:rsidRPr="00DB5308">
        <w:rPr>
          <w:rFonts w:ascii="Garamond" w:hAnsi="Garamond" w:cs="Times New Roman"/>
        </w:rPr>
        <w:t xml:space="preserve"> th</w:t>
      </w:r>
      <w:r w:rsidR="000057E4" w:rsidRPr="00DB5308">
        <w:rPr>
          <w:rFonts w:ascii="Garamond" w:hAnsi="Garamond" w:cs="Times New Roman"/>
        </w:rPr>
        <w:t>e profitability of the magazine. This is not to say that Obamicons did not perform import cultural and political functions, but rather that these functions were dependent, at least in part, on technolog</w:t>
      </w:r>
      <w:r w:rsidR="008424F9" w:rsidRPr="00DB5308">
        <w:rPr>
          <w:rFonts w:ascii="Garamond" w:hAnsi="Garamond" w:cs="Times New Roman"/>
        </w:rPr>
        <w:t xml:space="preserve">ical </w:t>
      </w:r>
      <w:r w:rsidR="00AA0C64" w:rsidRPr="00DB5308">
        <w:rPr>
          <w:rFonts w:ascii="Garamond" w:hAnsi="Garamond" w:cs="Times New Roman"/>
        </w:rPr>
        <w:t>infrastructures</w:t>
      </w:r>
      <w:r w:rsidR="000057E4" w:rsidRPr="00DB5308">
        <w:rPr>
          <w:rFonts w:ascii="Garamond" w:hAnsi="Garamond" w:cs="Times New Roman"/>
        </w:rPr>
        <w:t xml:space="preserve"> built and supported by underlying economic imperatives. </w:t>
      </w:r>
    </w:p>
    <w:p w14:paraId="5EEB4246" w14:textId="77777777" w:rsidR="001A57C7" w:rsidRPr="00DB5308" w:rsidRDefault="001A57C7" w:rsidP="001D5C17">
      <w:pPr>
        <w:ind w:firstLine="720"/>
        <w:outlineLvl w:val="0"/>
        <w:rPr>
          <w:rFonts w:ascii="Garamond" w:hAnsi="Garamond" w:cs="Times New Roman"/>
        </w:rPr>
      </w:pPr>
    </w:p>
    <w:p w14:paraId="7C32C158" w14:textId="19253AE9" w:rsidR="001A57C7" w:rsidRPr="00DB5308" w:rsidRDefault="00FE36B6" w:rsidP="00FE36B6">
      <w:pPr>
        <w:ind w:firstLine="720"/>
        <w:jc w:val="center"/>
        <w:outlineLvl w:val="0"/>
        <w:rPr>
          <w:rFonts w:ascii="Garamond" w:hAnsi="Garamond" w:cs="Times New Roman"/>
        </w:rPr>
      </w:pPr>
      <w:r w:rsidRPr="00DB5308">
        <w:rPr>
          <w:rFonts w:ascii="Garamond" w:hAnsi="Garamond" w:cs="Times New Roman"/>
        </w:rPr>
        <w:t>4. Digging Up Infrastructure with the Wayback Machine</w:t>
      </w:r>
    </w:p>
    <w:p w14:paraId="42305736" w14:textId="77777777" w:rsidR="001A57C7" w:rsidRPr="00DB5308" w:rsidRDefault="001A57C7" w:rsidP="001D5C17">
      <w:pPr>
        <w:ind w:firstLine="720"/>
        <w:outlineLvl w:val="0"/>
        <w:rPr>
          <w:rFonts w:ascii="Garamond" w:hAnsi="Garamond" w:cs="Times New Roman"/>
        </w:rPr>
      </w:pPr>
    </w:p>
    <w:p w14:paraId="219C7FB4" w14:textId="6BB3342D" w:rsidR="00523160" w:rsidRPr="00DB5308" w:rsidRDefault="001A57C7" w:rsidP="005E4C0A">
      <w:pPr>
        <w:ind w:firstLine="720"/>
        <w:rPr>
          <w:rFonts w:ascii="Garamond" w:hAnsi="Garamond" w:cs="Times New Roman"/>
        </w:rPr>
      </w:pPr>
      <w:r w:rsidRPr="00DB5308">
        <w:rPr>
          <w:rFonts w:ascii="Garamond" w:hAnsi="Garamond" w:cs="Times New Roman"/>
        </w:rPr>
        <w:t>While infrastructural inversion helps us account for the mechanisms and related factors that deepen our understanding of how sites such as Obamicon.me come into development and then fade from activity, the issue still remains as to how we might access the content lost when such link rot occurs. The Wayback Machine was dev</w:t>
      </w:r>
      <w:r w:rsidR="00760419" w:rsidRPr="00DB5308">
        <w:rPr>
          <w:rFonts w:ascii="Garamond" w:hAnsi="Garamond" w:cs="Times New Roman"/>
        </w:rPr>
        <w:t>eloped to address such infrastructural issues</w:t>
      </w:r>
      <w:r w:rsidR="00523160" w:rsidRPr="00DB5308">
        <w:rPr>
          <w:rFonts w:ascii="Garamond" w:hAnsi="Garamond" w:cs="Times New Roman"/>
        </w:rPr>
        <w:t xml:space="preserve"> and, as such, offers a valuable resource for the study of digital visual culture</w:t>
      </w:r>
      <w:r w:rsidR="00760419" w:rsidRPr="00DB5308">
        <w:rPr>
          <w:rFonts w:ascii="Garamond" w:hAnsi="Garamond" w:cs="Times New Roman"/>
        </w:rPr>
        <w:t>.</w:t>
      </w:r>
      <w:r w:rsidRPr="00DB5308">
        <w:rPr>
          <w:rFonts w:ascii="Garamond" w:hAnsi="Garamond" w:cs="Times New Roman"/>
        </w:rPr>
        <w:t xml:space="preserve"> The Wayback Machine began saving copies of web pages in 1996 and the growth of its archive is now propelled by automated web crawlers, a curated selection service used by librarians and subject experts called Archive IT, and individual users saving pages </w:t>
      </w:r>
      <w:r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Lepore", "given" : "Jill", "non-dropping-particle" : "", "parse-names" : false, "suffix" : "" } ], "container-title" : "The New Yorker", "id" : "ITEM-1", "issued" : { "date-parts" : [ [ "2015", "1" ] ] }, "title" : "The Cobweb: Can the Internet be archived?", "type" : "article-magazine" }, "uris" : [ "http://www.mendeley.com/documents/?uuid=f98c703e-0134-40c3-9adc-f4a47e97afd2" ] } ], "mendeley" : { "formattedCitation" : "(Lepore 2015)", "plainTextFormattedCitation" : "(Lepore 2015)", "previouslyFormattedCitation" : "(Lepore 2015)" }, "properties" : {  }, "schema" : "https://github.com/citation-style-language/schema/raw/master/csl-citation.json" }</w:instrText>
      </w:r>
      <w:r w:rsidRPr="00DB5308">
        <w:rPr>
          <w:rFonts w:ascii="Garamond" w:hAnsi="Garamond" w:cs="Times New Roman"/>
        </w:rPr>
        <w:fldChar w:fldCharType="separate"/>
      </w:r>
      <w:r w:rsidRPr="00DB5308">
        <w:rPr>
          <w:rFonts w:ascii="Garamond" w:hAnsi="Garamond" w:cs="Times New Roman"/>
          <w:noProof/>
        </w:rPr>
        <w:t>(Lepore 2015)</w:t>
      </w:r>
      <w:r w:rsidRPr="00DB5308">
        <w:rPr>
          <w:rFonts w:ascii="Garamond" w:hAnsi="Garamond" w:cs="Times New Roman"/>
        </w:rPr>
        <w:fldChar w:fldCharType="end"/>
      </w:r>
      <w:r w:rsidRPr="00DB5308">
        <w:rPr>
          <w:rFonts w:ascii="Garamond" w:hAnsi="Garamond" w:cs="Times New Roman"/>
        </w:rPr>
        <w:t>.  As Brewster Kahle, founder of Internet Archive and the Waybac</w:t>
      </w:r>
      <w:r w:rsidR="003B42D6" w:rsidRPr="00DB5308">
        <w:rPr>
          <w:rFonts w:ascii="Garamond" w:hAnsi="Garamond" w:cs="Times New Roman"/>
        </w:rPr>
        <w:t>k Machine explained, the goal is</w:t>
      </w:r>
      <w:r w:rsidRPr="00DB5308">
        <w:rPr>
          <w:rFonts w:ascii="Garamond" w:hAnsi="Garamond" w:cs="Times New Roman"/>
        </w:rPr>
        <w:t xml:space="preserve"> to make cultural materials safe and perpetually accessible because “the history of libraries is one of loss” </w:t>
      </w:r>
      <w:r w:rsidRPr="00DB5308">
        <w:rPr>
          <w:rFonts w:ascii="Garamond" w:hAnsi="Garamond" w:cs="Times New Roman"/>
        </w:rPr>
        <w:fldChar w:fldCharType="begin" w:fldLock="1"/>
      </w:r>
      <w:r w:rsidR="00A269C8" w:rsidRPr="00DB5308">
        <w:rPr>
          <w:rFonts w:ascii="Garamond" w:hAnsi="Garamond" w:cs="Times New Roman"/>
        </w:rPr>
        <w:instrText>ADDIN CSL_CITATION { "citationItems" : [ { "id" : "ITEM-1", "itemData" : { "author" : [ { "dropping-particle" : "", "family" : "Robertson", "given" : "Adi", "non-dropping-particle" : "", "parse-names" : false, "suffix" : "" } ], "container-title" : "The Verge", "id" : "ITEM-1", "issued" : { "date-parts" : [ [ "2016", "11", "29" ] ] }, "title" : "The Internet Archive is building a Canadian copy to protect itself from Trump", "type" : "article-newspaper" }, "uris" : [ "http://www.mendeley.com/documents/?uuid=1f0453fe-a373-4974-afaa-6dc42f192773" ] } ], "mendeley" : { "formattedCitation" : "(Robertson 2016)", "plainTextFormattedCitation" : "(Robertson 2016)", "previouslyFormattedCitation" : "(Robertson 2016)" }, "properties" : {  }, "schema" : "https://github.com/citation-style-language/schema/raw/master/csl-citation.json" }</w:instrText>
      </w:r>
      <w:r w:rsidRPr="00DB5308">
        <w:rPr>
          <w:rFonts w:ascii="Garamond" w:hAnsi="Garamond" w:cs="Times New Roman"/>
        </w:rPr>
        <w:fldChar w:fldCharType="separate"/>
      </w:r>
      <w:r w:rsidRPr="00DB5308">
        <w:rPr>
          <w:rFonts w:ascii="Garamond" w:hAnsi="Garamond" w:cs="Times New Roman"/>
          <w:noProof/>
        </w:rPr>
        <w:t>(Robertson 2016)</w:t>
      </w:r>
      <w:r w:rsidRPr="00DB5308">
        <w:rPr>
          <w:rFonts w:ascii="Garamond" w:hAnsi="Garamond" w:cs="Times New Roman"/>
        </w:rPr>
        <w:fldChar w:fldCharType="end"/>
      </w:r>
      <w:r w:rsidRPr="00DB5308">
        <w:rPr>
          <w:rFonts w:ascii="Garamond" w:hAnsi="Garamond" w:cs="Times New Roman"/>
        </w:rPr>
        <w:t xml:space="preserve">. </w:t>
      </w:r>
    </w:p>
    <w:p w14:paraId="7AA34F89" w14:textId="3DF303E1" w:rsidR="00D11CC2" w:rsidRPr="00DB5308" w:rsidRDefault="00D11CC2" w:rsidP="00D11CC2">
      <w:pPr>
        <w:ind w:firstLine="720"/>
        <w:rPr>
          <w:rFonts w:ascii="Garamond" w:hAnsi="Garamond" w:cs="Times New Roman"/>
        </w:rPr>
      </w:pPr>
      <w:r w:rsidRPr="00DB5308">
        <w:rPr>
          <w:rFonts w:ascii="Garamond" w:hAnsi="Garamond" w:cs="Times New Roman"/>
        </w:rPr>
        <w:t xml:space="preserve">As a project of the Internet Archive, an organization devoted to the free and open spread of knowledge, the Wayback Machine represents a novel institution of the web that provides both a way of studying images that have been otherwise removed from the web but also a force that significantly affects the lifecycle of images online, in part by using images (the cached webpages) as a method of preserving web content. The Wayback Machine allows users to access snapshots of select webpages that extend back to the mid-1990s. Users can search by web address and then see a calendar and time distribution graph of when the web page has been saved. By selecting a particular time, the user pulls up the images of the webpage captured at the particular date and time. The Wayback Machine is the result of the efforts of Internet Archive director Brewster Kahle to make some resources of the Internet Archive more publicly accessible, although how accessible the archive actually is remains a point of contention; as Lepore explains, “You can’t search it the way you can search the Web, because it’s too big and what’s in there isn’t sorted, or indexed, or catalogued in any of the many ways in which a paper archive is organized; it’s not ordered in any way at all, except by URL and by date” </w:t>
      </w:r>
      <w:r w:rsidRPr="00DB5308">
        <w:rPr>
          <w:rFonts w:ascii="Garamond" w:hAnsi="Garamond" w:cs="Times New Roman"/>
        </w:rPr>
        <w:fldChar w:fldCharType="begin" w:fldLock="1"/>
      </w:r>
      <w:r w:rsidRPr="00DB5308">
        <w:rPr>
          <w:rFonts w:ascii="Garamond" w:hAnsi="Garamond" w:cs="Times New Roman"/>
        </w:rPr>
        <w:instrText>ADDIN CSL_CITATION { "citationItems" : [ { "id" : "ITEM-1", "itemData" : { "author" : [ { "dropping-particle" : "", "family" : "Lepore", "given" : "Jill", "non-dropping-particle" : "", "parse-names" : false, "suffix" : "" } ], "container-title" : "The New Yorker", "id" : "ITEM-1", "issued" : { "date-parts" : [ [ "2015", "1" ] ] }, "title" : "The Cobweb: Can the Internet be archived?", "type" : "article-magazine" }, "uris" : [ "http://www.mendeley.com/documents/?uuid=f98c703e-0134-40c3-9adc-f4a47e97afd2" ] } ], "mendeley" : { "formattedCitation" : "(Lepore 2015)", "plainTextFormattedCitation" : "(Lepore 2015)", "previouslyFormattedCitation" : "(Lepore 2015)" }, "properties" : {  }, "schema" : "https://github.com/citation-style-language/schema/raw/master/csl-citation.json" }</w:instrText>
      </w:r>
      <w:r w:rsidRPr="00DB5308">
        <w:rPr>
          <w:rFonts w:ascii="Garamond" w:hAnsi="Garamond" w:cs="Times New Roman"/>
        </w:rPr>
        <w:fldChar w:fldCharType="separate"/>
      </w:r>
      <w:r w:rsidRPr="00DB5308">
        <w:rPr>
          <w:rFonts w:ascii="Garamond" w:hAnsi="Garamond" w:cs="Times New Roman"/>
          <w:noProof/>
        </w:rPr>
        <w:t>(Lepore 2015)</w:t>
      </w:r>
      <w:r w:rsidRPr="00DB5308">
        <w:rPr>
          <w:rFonts w:ascii="Garamond" w:hAnsi="Garamond" w:cs="Times New Roman"/>
        </w:rPr>
        <w:fldChar w:fldCharType="end"/>
      </w:r>
      <w:r w:rsidRPr="00DB5308">
        <w:rPr>
          <w:rFonts w:ascii="Garamond" w:hAnsi="Garamond" w:cs="Times New Roman"/>
        </w:rPr>
        <w:t>. Although Kahle proposed the Wayback Machine as  “a browsing interface, a wow-isn’t this-cool interface” even he notes that it’s only “a first step” (Kahle, quoted in Koman 2002). To date, there have been few applications of the archive in academic research.</w:t>
      </w:r>
      <w:r w:rsidRPr="00DB5308">
        <w:rPr>
          <w:rStyle w:val="FootnoteReference"/>
          <w:rFonts w:ascii="Garamond" w:hAnsi="Garamond"/>
        </w:rPr>
        <w:footnoteReference w:id="13"/>
      </w:r>
    </w:p>
    <w:p w14:paraId="18D6C244" w14:textId="77777777" w:rsidR="000D6DEA" w:rsidRDefault="001A57C7" w:rsidP="00D11CC2">
      <w:pPr>
        <w:ind w:firstLine="720"/>
        <w:rPr>
          <w:ins w:id="18" w:author="Batou Asterion" w:date="2018-02-21T13:29:00Z"/>
          <w:rFonts w:ascii="Garamond" w:hAnsi="Garamond" w:cs="Times New Roman"/>
        </w:rPr>
      </w:pPr>
      <w:r w:rsidRPr="00DB5308">
        <w:rPr>
          <w:rFonts w:ascii="Garamond" w:hAnsi="Garamond" w:cs="Times New Roman"/>
        </w:rPr>
        <w:t xml:space="preserve">The removal of Obamicon.me is just one small instance of the loss that is endemic to the web, but also one that did not go unnoticed. On a discussion on the </w:t>
      </w:r>
      <w:r w:rsidR="00523160" w:rsidRPr="00DB5308">
        <w:rPr>
          <w:rFonts w:ascii="Garamond" w:hAnsi="Garamond" w:cs="Times New Roman"/>
        </w:rPr>
        <w:t xml:space="preserve">Obamicon.me </w:t>
      </w:r>
      <w:r w:rsidRPr="00DB5308">
        <w:rPr>
          <w:rFonts w:ascii="Garamond" w:hAnsi="Garamond" w:cs="Times New Roman"/>
        </w:rPr>
        <w:t>Facebook Page following the takedown</w:t>
      </w:r>
      <w:r w:rsidR="00523160" w:rsidRPr="00DB5308">
        <w:rPr>
          <w:rFonts w:ascii="Garamond" w:hAnsi="Garamond" w:cs="Times New Roman"/>
        </w:rPr>
        <w:t xml:space="preserve"> of the website</w:t>
      </w:r>
      <w:r w:rsidRPr="00DB5308">
        <w:rPr>
          <w:rFonts w:ascii="Garamond" w:hAnsi="Garamond" w:cs="Times New Roman"/>
        </w:rPr>
        <w:t>, one person offered a workaround</w:t>
      </w:r>
      <w:r w:rsidR="00523160" w:rsidRPr="00DB5308">
        <w:rPr>
          <w:rFonts w:ascii="Garamond" w:hAnsi="Garamond" w:cs="Times New Roman"/>
        </w:rPr>
        <w:t xml:space="preserve"> to create Obamicons</w:t>
      </w:r>
      <w:r w:rsidRPr="00DB5308">
        <w:rPr>
          <w:rFonts w:ascii="Garamond" w:hAnsi="Garamond" w:cs="Times New Roman"/>
        </w:rPr>
        <w:t>, directing others to the saved version of the site on the Wayback Machine but noting that one would have to take a screenshot of the image because the save feature no longer worked</w:t>
      </w:r>
      <w:r w:rsidR="00523160" w:rsidRPr="00DB5308">
        <w:rPr>
          <w:rFonts w:ascii="Garamond" w:hAnsi="Garamond" w:cs="Times New Roman"/>
        </w:rPr>
        <w:t xml:space="preserve"> (see Fig. 5 for an example)</w:t>
      </w:r>
      <w:r w:rsidRPr="00DB5308">
        <w:rPr>
          <w:rFonts w:ascii="Garamond" w:hAnsi="Garamond" w:cs="Times New Roman"/>
        </w:rPr>
        <w:t>. The archive contains cached versions of the website captured at different points in time and preserves many aspects of the original site, including an extensive collection of Obamicons, ratings, and comments. However, because the archive preserves cached versions of the website, any functionality that requires contact with the original server no longer works. Social functionality like saving, sharing, and commenting are no longer available and an array of error messages</w:t>
      </w:r>
      <w:r w:rsidR="00D51DEB" w:rsidRPr="00DB5308">
        <w:rPr>
          <w:rFonts w:ascii="Garamond" w:hAnsi="Garamond" w:cs="Times New Roman"/>
        </w:rPr>
        <w:t xml:space="preserve"> (see Fig. 6 for an example)</w:t>
      </w:r>
      <w:r w:rsidRPr="00DB5308">
        <w:rPr>
          <w:rFonts w:ascii="Garamond" w:hAnsi="Garamond" w:cs="Times New Roman"/>
        </w:rPr>
        <w:t xml:space="preserve"> and glitches in the archive signal their absence.</w:t>
      </w:r>
    </w:p>
    <w:p w14:paraId="25B5A9A2" w14:textId="77777777" w:rsidR="000D6DEA" w:rsidRDefault="000D6DEA" w:rsidP="00D11CC2">
      <w:pPr>
        <w:ind w:firstLine="720"/>
        <w:rPr>
          <w:ins w:id="19" w:author="Batou Asterion" w:date="2018-02-21T13:29:00Z"/>
          <w:rFonts w:ascii="Garamond" w:hAnsi="Garamond" w:cs="Times New Roman"/>
        </w:rPr>
      </w:pPr>
    </w:p>
    <w:p w14:paraId="45396F24" w14:textId="77777777" w:rsidR="000D6DEA" w:rsidRDefault="000D6DEA" w:rsidP="000D6DEA">
      <w:pPr>
        <w:rPr>
          <w:ins w:id="20" w:author="Batou Asterion" w:date="2018-02-21T13:29:00Z"/>
          <w:rFonts w:ascii="Garamond" w:hAnsi="Garamond" w:cs="Times New Roman"/>
        </w:rPr>
        <w:pPrChange w:id="21" w:author="Batou Asterion" w:date="2018-02-21T13:29:00Z">
          <w:pPr>
            <w:ind w:firstLine="720"/>
          </w:pPr>
        </w:pPrChange>
      </w:pPr>
      <w:ins w:id="22" w:author="Batou Asterion" w:date="2018-02-21T13:29:00Z">
        <w:r>
          <w:rPr>
            <w:rFonts w:ascii="Garamond" w:hAnsi="Garamond" w:cs="Times New Roman"/>
          </w:rPr>
          <w:t>[Insert Figure 5 here]</w:t>
        </w:r>
      </w:ins>
    </w:p>
    <w:p w14:paraId="3669290E" w14:textId="77777777" w:rsidR="000D6DEA" w:rsidRDefault="000D6DEA" w:rsidP="000D6DEA">
      <w:pPr>
        <w:rPr>
          <w:ins w:id="23" w:author="Batou Asterion" w:date="2018-02-21T13:29:00Z"/>
          <w:rFonts w:ascii="Garamond" w:hAnsi="Garamond" w:cs="Times New Roman"/>
        </w:rPr>
        <w:pPrChange w:id="24" w:author="Batou Asterion" w:date="2018-02-21T13:29:00Z">
          <w:pPr>
            <w:ind w:firstLine="720"/>
          </w:pPr>
        </w:pPrChange>
      </w:pPr>
      <w:ins w:id="25" w:author="Batou Asterion" w:date="2018-02-21T13:29:00Z">
        <w:r>
          <w:rPr>
            <w:rFonts w:ascii="Garamond" w:hAnsi="Garamond" w:cs="Times New Roman"/>
          </w:rPr>
          <w:t>[Insert Figure 6 here]</w:t>
        </w:r>
      </w:ins>
    </w:p>
    <w:p w14:paraId="64EDC19B" w14:textId="7B58CF74" w:rsidR="008424F9" w:rsidRPr="00DB5308" w:rsidRDefault="001A57C7" w:rsidP="000D6DEA">
      <w:pPr>
        <w:rPr>
          <w:rFonts w:ascii="Garamond" w:hAnsi="Garamond" w:cs="Times New Roman"/>
        </w:rPr>
        <w:pPrChange w:id="26" w:author="Batou Asterion" w:date="2018-02-21T13:29:00Z">
          <w:pPr>
            <w:ind w:firstLine="720"/>
          </w:pPr>
        </w:pPrChange>
      </w:pPr>
      <w:r w:rsidRPr="00DB5308">
        <w:rPr>
          <w:rFonts w:ascii="Garamond" w:hAnsi="Garamond" w:cs="Times New Roman"/>
        </w:rPr>
        <w:t xml:space="preserve"> </w:t>
      </w:r>
    </w:p>
    <w:p w14:paraId="6344473D" w14:textId="0463DD65" w:rsidR="00A82CAC" w:rsidRDefault="003B42D6" w:rsidP="001D5C17">
      <w:pPr>
        <w:ind w:firstLine="720"/>
        <w:outlineLvl w:val="0"/>
        <w:rPr>
          <w:ins w:id="27" w:author="Batou Asterion" w:date="2018-02-21T13:29:00Z"/>
          <w:rFonts w:ascii="Garamond" w:hAnsi="Garamond" w:cs="Times New Roman"/>
        </w:rPr>
      </w:pPr>
      <w:r w:rsidRPr="00DB5308">
        <w:rPr>
          <w:rFonts w:ascii="Garamond" w:hAnsi="Garamond" w:cs="Times New Roman"/>
        </w:rPr>
        <w:t>Still, p</w:t>
      </w:r>
      <w:r w:rsidR="00087592" w:rsidRPr="00DB5308">
        <w:rPr>
          <w:rFonts w:ascii="Garamond" w:hAnsi="Garamond" w:cs="Times New Roman"/>
        </w:rPr>
        <w:t>resence and absence alike in the Wayback Machine’s archive of Obamicon.me help</w:t>
      </w:r>
      <w:r w:rsidR="001A57C7" w:rsidRPr="00DB5308">
        <w:rPr>
          <w:rFonts w:ascii="Garamond" w:hAnsi="Garamond" w:cs="Times New Roman"/>
        </w:rPr>
        <w:t>s</w:t>
      </w:r>
      <w:r w:rsidR="00087592" w:rsidRPr="00DB5308">
        <w:rPr>
          <w:rFonts w:ascii="Garamond" w:hAnsi="Garamond" w:cs="Times New Roman"/>
        </w:rPr>
        <w:t xml:space="preserve"> contribute to a more complex understanding of the site</w:t>
      </w:r>
      <w:r w:rsidR="00D51DEB" w:rsidRPr="00DB5308">
        <w:rPr>
          <w:rFonts w:ascii="Garamond" w:hAnsi="Garamond" w:cs="Times New Roman"/>
        </w:rPr>
        <w:t>,</w:t>
      </w:r>
      <w:r w:rsidR="00087592" w:rsidRPr="00DB5308">
        <w:rPr>
          <w:rFonts w:ascii="Garamond" w:hAnsi="Garamond" w:cs="Times New Roman"/>
        </w:rPr>
        <w:t xml:space="preserve"> the</w:t>
      </w:r>
      <w:r w:rsidR="00A82CAC" w:rsidRPr="00DB5308">
        <w:rPr>
          <w:rFonts w:ascii="Garamond" w:hAnsi="Garamond" w:cs="Times New Roman"/>
        </w:rPr>
        <w:t xml:space="preserve"> ways </w:t>
      </w:r>
      <w:r w:rsidR="00D51DEB" w:rsidRPr="00DB5308">
        <w:rPr>
          <w:rFonts w:ascii="Garamond" w:hAnsi="Garamond" w:cs="Times New Roman"/>
        </w:rPr>
        <w:t>in which a visual phenomenon is</w:t>
      </w:r>
      <w:r w:rsidR="00A82CAC" w:rsidRPr="00DB5308">
        <w:rPr>
          <w:rFonts w:ascii="Garamond" w:hAnsi="Garamond" w:cs="Times New Roman"/>
        </w:rPr>
        <w:t xml:space="preserve"> simultaneously and irreducibly technical</w:t>
      </w:r>
      <w:r w:rsidR="00D51DEB" w:rsidRPr="00DB5308">
        <w:rPr>
          <w:rFonts w:ascii="Garamond" w:hAnsi="Garamond" w:cs="Times New Roman"/>
        </w:rPr>
        <w:t>, and what the Wayback Machine can help recover for visual rhetoric</w:t>
      </w:r>
      <w:r w:rsidR="00A82CAC" w:rsidRPr="00DB5308">
        <w:rPr>
          <w:rFonts w:ascii="Garamond" w:hAnsi="Garamond" w:cs="Times New Roman"/>
        </w:rPr>
        <w:t>. The discursive accounts of Obamicon.me, referenced in the introduct</w:t>
      </w:r>
      <w:r w:rsidR="00D51DEB" w:rsidRPr="00DB5308">
        <w:rPr>
          <w:rFonts w:ascii="Garamond" w:hAnsi="Garamond" w:cs="Times New Roman"/>
        </w:rPr>
        <w:t>ion, give a general sense of what the</w:t>
      </w:r>
      <w:r w:rsidR="00A82CAC" w:rsidRPr="00DB5308">
        <w:rPr>
          <w:rFonts w:ascii="Garamond" w:hAnsi="Garamond" w:cs="Times New Roman"/>
        </w:rPr>
        <w:t xml:space="preserve"> site</w:t>
      </w:r>
      <w:r w:rsidR="00D51DEB" w:rsidRPr="00DB5308">
        <w:rPr>
          <w:rFonts w:ascii="Garamond" w:hAnsi="Garamond" w:cs="Times New Roman"/>
        </w:rPr>
        <w:t xml:space="preserve"> was but tend to focus on exemplar Obamicons</w:t>
      </w:r>
      <w:r w:rsidR="00A82CAC" w:rsidRPr="00DB5308">
        <w:rPr>
          <w:rFonts w:ascii="Garamond" w:hAnsi="Garamond" w:cs="Times New Roman"/>
        </w:rPr>
        <w:t xml:space="preserve"> rather than infrastructure. </w:t>
      </w:r>
      <w:r w:rsidR="000E4468" w:rsidRPr="00DB5308">
        <w:rPr>
          <w:rFonts w:ascii="Garamond" w:hAnsi="Garamond" w:cs="Times New Roman"/>
        </w:rPr>
        <w:t xml:space="preserve">The Wayback Machine, on the other hand, includes many images of the site captured over time—over 403 times between January 20, 2009 and February 22, 2013 for the main page—and these images contain additional information that helps one understand the infrastructure of the site, </w:t>
      </w:r>
      <w:r w:rsidR="002A4974" w:rsidRPr="00DB5308">
        <w:rPr>
          <w:rFonts w:ascii="Garamond" w:hAnsi="Garamond" w:cs="Times New Roman"/>
        </w:rPr>
        <w:t>including</w:t>
      </w:r>
      <w:r w:rsidR="000E4468" w:rsidRPr="00DB5308">
        <w:rPr>
          <w:rFonts w:ascii="Garamond" w:hAnsi="Garamond" w:cs="Times New Roman"/>
        </w:rPr>
        <w:t xml:space="preserve"> changes in orientation and functionality, advertisements, and general site design. Additionally, the errors in the archive, </w:t>
      </w:r>
      <w:r w:rsidR="002A4974" w:rsidRPr="00DB5308">
        <w:rPr>
          <w:rFonts w:ascii="Garamond" w:hAnsi="Garamond" w:cs="Times New Roman"/>
        </w:rPr>
        <w:t>what is missing</w:t>
      </w:r>
      <w:r w:rsidR="000D641D" w:rsidRPr="00DB5308">
        <w:rPr>
          <w:rFonts w:ascii="Garamond" w:hAnsi="Garamond" w:cs="Times New Roman"/>
        </w:rPr>
        <w:t xml:space="preserve"> </w:t>
      </w:r>
      <w:r w:rsidR="00AC3BDC" w:rsidRPr="00DB5308">
        <w:rPr>
          <w:rFonts w:ascii="Garamond" w:hAnsi="Garamond" w:cs="Times New Roman"/>
        </w:rPr>
        <w:t xml:space="preserve">and </w:t>
      </w:r>
      <w:r w:rsidR="000D641D" w:rsidRPr="00DB5308">
        <w:rPr>
          <w:rFonts w:ascii="Garamond" w:hAnsi="Garamond" w:cs="Times New Roman"/>
        </w:rPr>
        <w:t>what does not load, also get at</w:t>
      </w:r>
      <w:r w:rsidR="005C1FF7" w:rsidRPr="00DB5308">
        <w:rPr>
          <w:rFonts w:ascii="Garamond" w:hAnsi="Garamond" w:cs="Times New Roman"/>
        </w:rPr>
        <w:t xml:space="preserve"> aspects of the site</w:t>
      </w:r>
      <w:r w:rsidR="00AC3BDC" w:rsidRPr="00DB5308">
        <w:rPr>
          <w:rFonts w:ascii="Garamond" w:hAnsi="Garamond" w:cs="Times New Roman"/>
        </w:rPr>
        <w:t>’</w:t>
      </w:r>
      <w:r w:rsidR="005C1FF7" w:rsidRPr="00DB5308">
        <w:rPr>
          <w:rFonts w:ascii="Garamond" w:hAnsi="Garamond" w:cs="Times New Roman"/>
        </w:rPr>
        <w:t xml:space="preserve">s infrastructure. As cached web pages, many of the advertisements do not load and the ones that do are no longer monetized. </w:t>
      </w:r>
      <w:r w:rsidR="000D641D" w:rsidRPr="00DB5308">
        <w:rPr>
          <w:rFonts w:ascii="Garamond" w:hAnsi="Garamond" w:cs="Times New Roman"/>
        </w:rPr>
        <w:t>The</w:t>
      </w:r>
      <w:r w:rsidR="005C1FF7" w:rsidRPr="00DB5308">
        <w:rPr>
          <w:rFonts w:ascii="Garamond" w:hAnsi="Garamond" w:cs="Times New Roman"/>
        </w:rPr>
        <w:t xml:space="preserve"> individual pages and images are not ne</w:t>
      </w:r>
      <w:r w:rsidR="000D641D" w:rsidRPr="00DB5308">
        <w:rPr>
          <w:rFonts w:ascii="Garamond" w:hAnsi="Garamond" w:cs="Times New Roman"/>
        </w:rPr>
        <w:t>tworked in the same way, with any</w:t>
      </w:r>
      <w:r w:rsidR="005C1FF7" w:rsidRPr="00DB5308">
        <w:rPr>
          <w:rFonts w:ascii="Garamond" w:hAnsi="Garamond" w:cs="Times New Roman"/>
        </w:rPr>
        <w:t xml:space="preserve"> link or content dependent upon accessing </w:t>
      </w:r>
      <w:r w:rsidR="005C1FF7" w:rsidRPr="00DB5308">
        <w:rPr>
          <w:rFonts w:ascii="Garamond" w:hAnsi="Garamond" w:cs="Times New Roman"/>
          <w:i/>
        </w:rPr>
        <w:t>Paste’s</w:t>
      </w:r>
      <w:r w:rsidR="005C1FF7" w:rsidRPr="00DB5308">
        <w:rPr>
          <w:rFonts w:ascii="Garamond" w:hAnsi="Garamond" w:cs="Times New Roman"/>
        </w:rPr>
        <w:t xml:space="preserve"> servers rendered inoperable. While evidence of the sites concern with engagement remain</w:t>
      </w:r>
      <w:r w:rsidR="00AC3BDC" w:rsidRPr="00DB5308">
        <w:rPr>
          <w:rFonts w:ascii="Garamond" w:hAnsi="Garamond" w:cs="Times New Roman"/>
        </w:rPr>
        <w:t>s</w:t>
      </w:r>
      <w:r w:rsidR="00D51DEB" w:rsidRPr="00DB5308">
        <w:rPr>
          <w:rFonts w:ascii="Garamond" w:hAnsi="Garamond" w:cs="Times New Roman"/>
        </w:rPr>
        <w:t xml:space="preserve"> (see Fig. 7 for the site registration page, encouraging users to log in or sign up despite the fact that neither feature is functional anymore)</w:t>
      </w:r>
      <w:r w:rsidR="005C1FF7" w:rsidRPr="00DB5308">
        <w:rPr>
          <w:rFonts w:ascii="Garamond" w:hAnsi="Garamond" w:cs="Times New Roman"/>
        </w:rPr>
        <w:t xml:space="preserve">, the different governing logic and technical capacities of the Internet Archive have altered the functionality. </w:t>
      </w:r>
    </w:p>
    <w:p w14:paraId="53BE5163" w14:textId="40244B61" w:rsidR="000D6DEA" w:rsidRDefault="000D6DEA" w:rsidP="000D6DEA">
      <w:pPr>
        <w:outlineLvl w:val="0"/>
        <w:rPr>
          <w:ins w:id="28" w:author="Batou Asterion" w:date="2018-02-21T13:29:00Z"/>
          <w:rFonts w:ascii="Garamond" w:hAnsi="Garamond" w:cs="Times New Roman"/>
        </w:rPr>
        <w:pPrChange w:id="29" w:author="Batou Asterion" w:date="2018-02-21T13:29:00Z">
          <w:pPr>
            <w:ind w:firstLine="720"/>
            <w:outlineLvl w:val="0"/>
          </w:pPr>
        </w:pPrChange>
      </w:pPr>
      <w:ins w:id="30" w:author="Batou Asterion" w:date="2018-02-21T13:29:00Z">
        <w:r>
          <w:rPr>
            <w:rFonts w:ascii="Garamond" w:hAnsi="Garamond" w:cs="Times New Roman"/>
          </w:rPr>
          <w:t>[Insert Figure 7 here]</w:t>
        </w:r>
      </w:ins>
    </w:p>
    <w:p w14:paraId="47451430" w14:textId="77777777" w:rsidR="000D6DEA" w:rsidRPr="00DB5308" w:rsidRDefault="000D6DEA" w:rsidP="000D6DEA">
      <w:pPr>
        <w:outlineLvl w:val="0"/>
        <w:rPr>
          <w:rFonts w:ascii="Garamond" w:hAnsi="Garamond" w:cs="Times New Roman"/>
        </w:rPr>
        <w:pPrChange w:id="31" w:author="Batou Asterion" w:date="2018-02-21T13:29:00Z">
          <w:pPr>
            <w:ind w:firstLine="720"/>
            <w:outlineLvl w:val="0"/>
          </w:pPr>
        </w:pPrChange>
      </w:pPr>
      <w:bookmarkStart w:id="32" w:name="_GoBack"/>
      <w:bookmarkEnd w:id="32"/>
    </w:p>
    <w:p w14:paraId="0CBB06B4" w14:textId="06268B6A" w:rsidR="00741593" w:rsidRPr="00DB5308" w:rsidRDefault="00741593" w:rsidP="001D5C17">
      <w:pPr>
        <w:ind w:firstLine="720"/>
        <w:outlineLvl w:val="0"/>
        <w:rPr>
          <w:rFonts w:ascii="Garamond" w:hAnsi="Garamond" w:cs="Times New Roman"/>
        </w:rPr>
      </w:pPr>
      <w:r w:rsidRPr="00DB5308">
        <w:rPr>
          <w:rFonts w:ascii="Garamond" w:hAnsi="Garamond" w:cs="Times New Roman"/>
        </w:rPr>
        <w:t xml:space="preserve">Examining the appearance of the website over time shows that the Obamicon.me site was dynamic, changing in its design and mode of address, and expansive in its account of what an Obamicon entails. The first chronological capture includes more explanatory, introductory information, explaining the timeliness of the launch (“The longest election season in memory is now over, and we wanted to help you unwind and express yourself as we head into the new era”), an explanation of what the site offers, and instructions for getting started. Additionally, the slogan at the top of the page characterizes it as “a bit of presidential fun created by </w:t>
      </w:r>
      <w:r w:rsidRPr="00DB5308">
        <w:rPr>
          <w:rFonts w:ascii="Garamond" w:hAnsi="Garamond" w:cs="Times New Roman"/>
          <w:i/>
        </w:rPr>
        <w:t>Paste Magazine</w:t>
      </w:r>
      <w:r w:rsidRPr="00DB5308">
        <w:rPr>
          <w:rFonts w:ascii="Garamond" w:hAnsi="Garamond" w:cs="Times New Roman"/>
        </w:rPr>
        <w:t xml:space="preserve">.” For the next few months, </w:t>
      </w:r>
      <w:r w:rsidR="003B42D6" w:rsidRPr="00DB5308">
        <w:rPr>
          <w:rFonts w:ascii="Garamond" w:hAnsi="Garamond" w:cs="Times New Roman"/>
        </w:rPr>
        <w:t>research on the Wayback Machine reveals</w:t>
      </w:r>
      <w:r w:rsidR="00660EDA" w:rsidRPr="00DB5308">
        <w:rPr>
          <w:rFonts w:ascii="Garamond" w:hAnsi="Garamond" w:cs="Times New Roman"/>
        </w:rPr>
        <w:t xml:space="preserve"> a number of site updates</w:t>
      </w:r>
      <w:r w:rsidRPr="00DB5308">
        <w:rPr>
          <w:rFonts w:ascii="Garamond" w:hAnsi="Garamond" w:cs="Times New Roman"/>
        </w:rPr>
        <w:t xml:space="preserve"> that include a variety of generated Obamicons, the launch of a Twitter profile,</w:t>
      </w:r>
      <w:r w:rsidR="00660EDA" w:rsidRPr="00DB5308">
        <w:rPr>
          <w:rFonts w:ascii="Garamond" w:hAnsi="Garamond" w:cs="Times New Roman"/>
        </w:rPr>
        <w:t xml:space="preserve"> and</w:t>
      </w:r>
      <w:r w:rsidRPr="00DB5308">
        <w:rPr>
          <w:rFonts w:ascii="Garamond" w:hAnsi="Garamond" w:cs="Times New Roman"/>
        </w:rPr>
        <w:t xml:space="preserve"> Facebook app. For example, on February 6</w:t>
      </w:r>
      <w:r w:rsidRPr="00DB5308">
        <w:rPr>
          <w:rFonts w:ascii="Garamond" w:hAnsi="Garamond" w:cs="Times New Roman"/>
          <w:vertAlign w:val="superscript"/>
        </w:rPr>
        <w:t>th</w:t>
      </w:r>
      <w:r w:rsidR="005C1FF7" w:rsidRPr="00DB5308">
        <w:rPr>
          <w:rFonts w:ascii="Garamond" w:hAnsi="Garamond" w:cs="Times New Roman"/>
        </w:rPr>
        <w:t xml:space="preserve"> 2009,</w:t>
      </w:r>
      <w:r w:rsidRPr="00DB5308">
        <w:rPr>
          <w:rFonts w:ascii="Garamond" w:hAnsi="Garamond" w:cs="Times New Roman"/>
        </w:rPr>
        <w:t xml:space="preserve"> Luvicon launched to allo</w:t>
      </w:r>
      <w:r w:rsidR="001D5C17" w:rsidRPr="00DB5308">
        <w:rPr>
          <w:rFonts w:ascii="Garamond" w:hAnsi="Garamond" w:cs="Times New Roman"/>
        </w:rPr>
        <w:t>w visitors to create Valentine</w:t>
      </w:r>
      <w:r w:rsidR="006E2552">
        <w:rPr>
          <w:rFonts w:ascii="Garamond" w:hAnsi="Garamond" w:cs="Times New Roman"/>
        </w:rPr>
        <w:t>’</w:t>
      </w:r>
      <w:r w:rsidR="001D5C17" w:rsidRPr="00DB5308">
        <w:rPr>
          <w:rFonts w:ascii="Garamond" w:hAnsi="Garamond" w:cs="Times New Roman"/>
        </w:rPr>
        <w:t>s-</w:t>
      </w:r>
      <w:r w:rsidRPr="00DB5308">
        <w:rPr>
          <w:rFonts w:ascii="Garamond" w:hAnsi="Garamond" w:cs="Times New Roman"/>
        </w:rPr>
        <w:t>themed red and white images. Merchandise became available in April</w:t>
      </w:r>
      <w:r w:rsidR="005C1FF7" w:rsidRPr="00DB5308">
        <w:rPr>
          <w:rFonts w:ascii="Garamond" w:hAnsi="Garamond" w:cs="Times New Roman"/>
        </w:rPr>
        <w:t xml:space="preserve"> of 2009</w:t>
      </w:r>
      <w:r w:rsidRPr="00DB5308">
        <w:rPr>
          <w:rFonts w:ascii="Garamond" w:hAnsi="Garamond" w:cs="Times New Roman"/>
        </w:rPr>
        <w:t xml:space="preserve"> and new features appeared on the front page, including Obamicon of the day. Also, in April, the creation tool added a cutout feature to remove background material from user images and create an image that more closely approximates Shepard Fairey’s style. In June, a third photo generator became available: the Iranicon, a green and white take on the Obama-hope style image designed to allow users to demonstrate their solidarity for free elections in Iran. As </w:t>
      </w:r>
      <w:r w:rsidRPr="00DB5308">
        <w:rPr>
          <w:rFonts w:ascii="Garamond" w:hAnsi="Garamond" w:cs="Times New Roman"/>
          <w:i/>
        </w:rPr>
        <w:t>Paste</w:t>
      </w:r>
      <w:r w:rsidRPr="00DB5308">
        <w:rPr>
          <w:rFonts w:ascii="Garamond" w:hAnsi="Garamond" w:cs="Times New Roman"/>
        </w:rPr>
        <w:t xml:space="preserve"> president Tim Regan-Porter explains on the homepage: </w:t>
      </w:r>
      <w:r w:rsidR="005C1FF7" w:rsidRPr="00DB5308">
        <w:rPr>
          <w:rFonts w:ascii="Garamond" w:hAnsi="Garamond" w:cs="Times New Roman"/>
        </w:rPr>
        <w:t>“</w:t>
      </w:r>
      <w:r w:rsidRPr="00DB5308">
        <w:rPr>
          <w:rFonts w:ascii="Garamond" w:hAnsi="Garamond" w:cs="Times New Roman"/>
        </w:rPr>
        <w:t xml:space="preserve">These symbolic gestures may not have a huge impact, but millions around the world want to show their solidarity with those fighting for such fundamental rights and I think it's important to offer </w:t>
      </w:r>
      <w:r w:rsidR="001D5C17" w:rsidRPr="00DB5308">
        <w:rPr>
          <w:rFonts w:ascii="Garamond" w:hAnsi="Garamond" w:cs="Times New Roman"/>
        </w:rPr>
        <w:t>whatever encouragement we can."</w:t>
      </w:r>
      <w:r w:rsidR="00A349C3" w:rsidRPr="00DB5308">
        <w:rPr>
          <w:rStyle w:val="FootnoteReference"/>
          <w:rFonts w:ascii="Garamond" w:hAnsi="Garamond" w:cs="Times New Roman"/>
        </w:rPr>
        <w:footnoteReference w:id="14"/>
      </w:r>
      <w:r w:rsidR="001D5C17" w:rsidRPr="00DB5308">
        <w:rPr>
          <w:rFonts w:ascii="Garamond" w:hAnsi="Garamond" w:cs="Times New Roman"/>
        </w:rPr>
        <w:t xml:space="preserve"> </w:t>
      </w:r>
      <w:r w:rsidRPr="00DB5308">
        <w:rPr>
          <w:rFonts w:ascii="Garamond" w:hAnsi="Garamond" w:cs="Times New Roman"/>
        </w:rPr>
        <w:t xml:space="preserve">Gone is the focus on presidential fun and instead a more generalized or generic take on “webicons,” explained as a generic name for color manipulated images. </w:t>
      </w:r>
    </w:p>
    <w:p w14:paraId="218C8CF0" w14:textId="1F374E47" w:rsidR="00CD030B" w:rsidRPr="00DB5308" w:rsidRDefault="00741593" w:rsidP="001D5C17">
      <w:pPr>
        <w:ind w:firstLine="720"/>
        <w:outlineLvl w:val="0"/>
        <w:rPr>
          <w:rFonts w:ascii="Garamond" w:hAnsi="Garamond" w:cs="Times New Roman"/>
        </w:rPr>
      </w:pPr>
      <w:r w:rsidRPr="00DB5308">
        <w:rPr>
          <w:rFonts w:ascii="Garamond" w:hAnsi="Garamond" w:cs="Times New Roman"/>
        </w:rPr>
        <w:t xml:space="preserve">In addition to the homepage captures displaying such features and information, the Wayback </w:t>
      </w:r>
      <w:r w:rsidR="007732A6" w:rsidRPr="00DB5308">
        <w:rPr>
          <w:rFonts w:ascii="Garamond" w:hAnsi="Garamond" w:cs="Times New Roman"/>
        </w:rPr>
        <w:t>M</w:t>
      </w:r>
      <w:r w:rsidRPr="00DB5308">
        <w:rPr>
          <w:rFonts w:ascii="Garamond" w:hAnsi="Garamond" w:cs="Times New Roman"/>
        </w:rPr>
        <w:t xml:space="preserve">achine </w:t>
      </w:r>
      <w:r w:rsidR="003B42D6" w:rsidRPr="00DB5308">
        <w:rPr>
          <w:rFonts w:ascii="Garamond" w:hAnsi="Garamond" w:cs="Times New Roman"/>
        </w:rPr>
        <w:t>allows researchers to access</w:t>
      </w:r>
      <w:r w:rsidRPr="00DB5308">
        <w:rPr>
          <w:rFonts w:ascii="Garamond" w:hAnsi="Garamond" w:cs="Times New Roman"/>
        </w:rPr>
        <w:t xml:space="preserve"> </w:t>
      </w:r>
      <w:r w:rsidR="007732A6" w:rsidRPr="00DB5308">
        <w:rPr>
          <w:rFonts w:ascii="Garamond" w:hAnsi="Garamond" w:cs="Times New Roman"/>
        </w:rPr>
        <w:t xml:space="preserve">eighty-six </w:t>
      </w:r>
      <w:r w:rsidRPr="00DB5308">
        <w:rPr>
          <w:rFonts w:ascii="Garamond" w:hAnsi="Garamond" w:cs="Times New Roman"/>
        </w:rPr>
        <w:t xml:space="preserve">captures of the Gallery page, with user-uploaded images, ratings, and interactive features. The </w:t>
      </w:r>
      <w:r w:rsidR="007732A6" w:rsidRPr="00DB5308">
        <w:rPr>
          <w:rFonts w:ascii="Garamond" w:hAnsi="Garamond" w:cs="Times New Roman"/>
        </w:rPr>
        <w:t>G</w:t>
      </w:r>
      <w:r w:rsidRPr="00DB5308">
        <w:rPr>
          <w:rFonts w:ascii="Garamond" w:hAnsi="Garamond" w:cs="Times New Roman"/>
        </w:rPr>
        <w:t xml:space="preserve">allery </w:t>
      </w:r>
      <w:r w:rsidR="007853BD" w:rsidRPr="00DB5308">
        <w:rPr>
          <w:rFonts w:ascii="Garamond" w:hAnsi="Garamond" w:cs="Times New Roman"/>
        </w:rPr>
        <w:t>archives are partial</w:t>
      </w:r>
      <w:r w:rsidRPr="00DB5308">
        <w:rPr>
          <w:rFonts w:ascii="Garamond" w:hAnsi="Garamond" w:cs="Times New Roman"/>
        </w:rPr>
        <w:t xml:space="preserve">—some </w:t>
      </w:r>
      <w:r w:rsidR="007853BD" w:rsidRPr="00DB5308">
        <w:rPr>
          <w:rFonts w:ascii="Garamond" w:hAnsi="Garamond" w:cs="Times New Roman"/>
        </w:rPr>
        <w:t xml:space="preserve">cached pages </w:t>
      </w:r>
      <w:r w:rsidRPr="00DB5308">
        <w:rPr>
          <w:rFonts w:ascii="Garamond" w:hAnsi="Garamond" w:cs="Times New Roman"/>
        </w:rPr>
        <w:t xml:space="preserve">do not load the images, </w:t>
      </w:r>
      <w:r w:rsidR="007853BD" w:rsidRPr="00DB5308">
        <w:rPr>
          <w:rFonts w:ascii="Garamond" w:hAnsi="Garamond" w:cs="Times New Roman"/>
        </w:rPr>
        <w:t>others lack t</w:t>
      </w:r>
      <w:r w:rsidRPr="00DB5308">
        <w:rPr>
          <w:rFonts w:ascii="Garamond" w:hAnsi="Garamond" w:cs="Times New Roman"/>
        </w:rPr>
        <w:t>he ratings or comment features</w:t>
      </w:r>
      <w:r w:rsidR="007853BD" w:rsidRPr="00DB5308">
        <w:rPr>
          <w:rFonts w:ascii="Garamond" w:hAnsi="Garamond" w:cs="Times New Roman"/>
        </w:rPr>
        <w:t xml:space="preserve">. Saved images from the first page of the </w:t>
      </w:r>
      <w:r w:rsidR="007732A6" w:rsidRPr="00DB5308">
        <w:rPr>
          <w:rFonts w:ascii="Garamond" w:hAnsi="Garamond" w:cs="Times New Roman"/>
        </w:rPr>
        <w:t>G</w:t>
      </w:r>
      <w:r w:rsidR="007853BD" w:rsidRPr="00DB5308">
        <w:rPr>
          <w:rFonts w:ascii="Garamond" w:hAnsi="Garamond" w:cs="Times New Roman"/>
        </w:rPr>
        <w:t xml:space="preserve">allery note that </w:t>
      </w:r>
      <w:r w:rsidR="007732A6" w:rsidRPr="00DB5308">
        <w:rPr>
          <w:rFonts w:ascii="Garamond" w:hAnsi="Garamond" w:cs="Times New Roman"/>
        </w:rPr>
        <w:t xml:space="preserve">it </w:t>
      </w:r>
      <w:r w:rsidR="007853BD" w:rsidRPr="00DB5308">
        <w:rPr>
          <w:rFonts w:ascii="Garamond" w:hAnsi="Garamond" w:cs="Times New Roman"/>
        </w:rPr>
        <w:t>contains</w:t>
      </w:r>
      <w:r w:rsidRPr="00DB5308">
        <w:rPr>
          <w:rFonts w:ascii="Garamond" w:hAnsi="Garamond" w:cs="Times New Roman"/>
        </w:rPr>
        <w:t xml:space="preserve"> thousands of pages of webicons</w:t>
      </w:r>
      <w:r w:rsidR="007853BD" w:rsidRPr="00DB5308">
        <w:rPr>
          <w:rFonts w:ascii="Garamond" w:hAnsi="Garamond" w:cs="Times New Roman"/>
        </w:rPr>
        <w:t>, but after clicking t</w:t>
      </w:r>
      <w:r w:rsidR="00D46A12" w:rsidRPr="00DB5308">
        <w:rPr>
          <w:rFonts w:ascii="Garamond" w:hAnsi="Garamond" w:cs="Times New Roman"/>
        </w:rPr>
        <w:t xml:space="preserve">hrough the first few pages, error messages like </w:t>
      </w:r>
      <w:r w:rsidRPr="00DB5308">
        <w:rPr>
          <w:rFonts w:ascii="Garamond" w:hAnsi="Garamond" w:cs="Times New Roman"/>
        </w:rPr>
        <w:t>“The page you were looking for is not available”</w:t>
      </w:r>
      <w:r w:rsidR="00D46A12" w:rsidRPr="00DB5308">
        <w:rPr>
          <w:rFonts w:ascii="Garamond" w:hAnsi="Garamond" w:cs="Times New Roman"/>
        </w:rPr>
        <w:t xml:space="preserve"> become increasingly common</w:t>
      </w:r>
      <w:r w:rsidR="006F5DB8" w:rsidRPr="00DB5308">
        <w:rPr>
          <w:rFonts w:ascii="Garamond" w:hAnsi="Garamond" w:cs="Times New Roman"/>
        </w:rPr>
        <w:t xml:space="preserve"> (Fig. 6)</w:t>
      </w:r>
      <w:r w:rsidRPr="00DB5308">
        <w:rPr>
          <w:rFonts w:ascii="Garamond" w:hAnsi="Garamond" w:cs="Times New Roman"/>
        </w:rPr>
        <w:t xml:space="preserve">. Still, the Gallery contains </w:t>
      </w:r>
      <w:r w:rsidR="00D46A12" w:rsidRPr="00DB5308">
        <w:rPr>
          <w:rFonts w:ascii="Garamond" w:hAnsi="Garamond" w:cs="Times New Roman"/>
        </w:rPr>
        <w:t>a far greater number</w:t>
      </w:r>
      <w:r w:rsidRPr="00DB5308">
        <w:rPr>
          <w:rFonts w:ascii="Garamond" w:hAnsi="Garamond" w:cs="Times New Roman"/>
        </w:rPr>
        <w:t xml:space="preserve"> </w:t>
      </w:r>
      <w:r w:rsidR="00D46A12" w:rsidRPr="00DB5308">
        <w:rPr>
          <w:rFonts w:ascii="Garamond" w:hAnsi="Garamond" w:cs="Times New Roman"/>
        </w:rPr>
        <w:t>of</w:t>
      </w:r>
      <w:r w:rsidRPr="00DB5308">
        <w:rPr>
          <w:rFonts w:ascii="Garamond" w:hAnsi="Garamond" w:cs="Times New Roman"/>
        </w:rPr>
        <w:t xml:space="preserve"> Obamicon images</w:t>
      </w:r>
      <w:r w:rsidR="00D46A12" w:rsidRPr="00DB5308">
        <w:rPr>
          <w:rFonts w:ascii="Garamond" w:hAnsi="Garamond" w:cs="Times New Roman"/>
        </w:rPr>
        <w:t xml:space="preserve"> than</w:t>
      </w:r>
      <w:r w:rsidRPr="00DB5308">
        <w:rPr>
          <w:rFonts w:ascii="Garamond" w:hAnsi="Garamond" w:cs="Times New Roman"/>
        </w:rPr>
        <w:t xml:space="preserve"> available </w:t>
      </w:r>
      <w:r w:rsidR="00D46A12" w:rsidRPr="00DB5308">
        <w:rPr>
          <w:rFonts w:ascii="Garamond" w:hAnsi="Garamond" w:cs="Times New Roman"/>
        </w:rPr>
        <w:t>from</w:t>
      </w:r>
      <w:r w:rsidRPr="00DB5308">
        <w:rPr>
          <w:rFonts w:ascii="Garamond" w:hAnsi="Garamond" w:cs="Times New Roman"/>
        </w:rPr>
        <w:t xml:space="preserve"> news articles or blog posts about the site. In the pages on the Wayback Machine, many Obamicons are more mundane takes on the image style, featuring anonymous figures, captions that do</w:t>
      </w:r>
      <w:r w:rsidR="007732A6" w:rsidRPr="00DB5308">
        <w:rPr>
          <w:rFonts w:ascii="Garamond" w:hAnsi="Garamond" w:cs="Times New Roman"/>
        </w:rPr>
        <w:t xml:space="preserve"> not</w:t>
      </w:r>
      <w:r w:rsidRPr="00DB5308">
        <w:rPr>
          <w:rFonts w:ascii="Garamond" w:hAnsi="Garamond" w:cs="Times New Roman"/>
        </w:rPr>
        <w:t xml:space="preserve"> seem to make any sense, low quality photographs, etc.</w:t>
      </w:r>
      <w:r w:rsidR="001C093C" w:rsidRPr="00DB5308">
        <w:rPr>
          <w:rFonts w:ascii="Garamond" w:hAnsi="Garamond" w:cs="Times New Roman"/>
        </w:rPr>
        <w:t xml:space="preserve"> </w:t>
      </w:r>
      <w:r w:rsidRPr="00DB5308">
        <w:rPr>
          <w:rFonts w:ascii="Garamond" w:hAnsi="Garamond" w:cs="Times New Roman"/>
        </w:rPr>
        <w:t xml:space="preserve"> </w:t>
      </w:r>
      <w:r w:rsidR="000A08E6" w:rsidRPr="00DB5308">
        <w:rPr>
          <w:rFonts w:ascii="Garamond" w:hAnsi="Garamond" w:cs="Times New Roman"/>
        </w:rPr>
        <w:t xml:space="preserve">While there were certainly many humorous remixes of popular culture and pointed political messages created with Obamicon generators, the viral phenomenon was also constituted by a much larger number of mundane, confusing, boring, and/or personal images. Most of these images, with few views and even fewer comments, do not feature in </w:t>
      </w:r>
      <w:r w:rsidR="003B42D6" w:rsidRPr="00DB5308">
        <w:rPr>
          <w:rFonts w:ascii="Garamond" w:hAnsi="Garamond" w:cs="Times New Roman"/>
        </w:rPr>
        <w:t xml:space="preserve">Gries’ </w:t>
      </w:r>
      <w:r w:rsidR="000A08E6" w:rsidRPr="00DB5308">
        <w:rPr>
          <w:rFonts w:ascii="Garamond" w:hAnsi="Garamond" w:cs="Times New Roman"/>
        </w:rPr>
        <w:t>accounts of the Obamicon phenomenon</w:t>
      </w:r>
      <w:r w:rsidR="003B42D6" w:rsidRPr="00DB5308">
        <w:rPr>
          <w:rFonts w:ascii="Garamond" w:hAnsi="Garamond" w:cs="Times New Roman"/>
        </w:rPr>
        <w:t>,</w:t>
      </w:r>
      <w:r w:rsidR="000A08E6" w:rsidRPr="00DB5308">
        <w:rPr>
          <w:rFonts w:ascii="Garamond" w:hAnsi="Garamond" w:cs="Times New Roman"/>
        </w:rPr>
        <w:t xml:space="preserve"> but </w:t>
      </w:r>
      <w:r w:rsidR="003B42D6" w:rsidRPr="00DB5308">
        <w:rPr>
          <w:rFonts w:ascii="Garamond" w:hAnsi="Garamond" w:cs="Times New Roman"/>
        </w:rPr>
        <w:t xml:space="preserve">they </w:t>
      </w:r>
      <w:r w:rsidR="000A08E6" w:rsidRPr="00DB5308">
        <w:rPr>
          <w:rFonts w:ascii="Garamond" w:hAnsi="Garamond" w:cs="Times New Roman"/>
        </w:rPr>
        <w:t xml:space="preserve">represent the </w:t>
      </w:r>
      <w:r w:rsidR="00720B85" w:rsidRPr="00DB5308">
        <w:rPr>
          <w:rFonts w:ascii="Garamond" w:hAnsi="Garamond" w:cs="Times New Roman"/>
        </w:rPr>
        <w:t>unique views and metrics of engagement that</w:t>
      </w:r>
      <w:r w:rsidR="003D6CD9" w:rsidRPr="00DB5308">
        <w:rPr>
          <w:rFonts w:ascii="Garamond" w:hAnsi="Garamond" w:cs="Times New Roman"/>
        </w:rPr>
        <w:t xml:space="preserve">, in turn, helped make the platform economically viable and facilitate the creation of all Obamicons, clever, insightful, humorous, meaningful—or not. </w:t>
      </w:r>
      <w:r w:rsidR="00CD030B" w:rsidRPr="00DB5308">
        <w:rPr>
          <w:rFonts w:ascii="Garamond" w:hAnsi="Garamond" w:cs="Times New Roman"/>
        </w:rPr>
        <w:t>As such, the captures of the Gallery pages highlight the often-overlooked importance of</w:t>
      </w:r>
      <w:r w:rsidR="002D782F" w:rsidRPr="00DB5308">
        <w:rPr>
          <w:rFonts w:ascii="Garamond" w:hAnsi="Garamond" w:cs="Times New Roman"/>
        </w:rPr>
        <w:t xml:space="preserve"> forms of</w:t>
      </w:r>
      <w:r w:rsidR="00CD030B" w:rsidRPr="00DB5308">
        <w:rPr>
          <w:rFonts w:ascii="Garamond" w:hAnsi="Garamond" w:cs="Times New Roman"/>
        </w:rPr>
        <w:t xml:space="preserve"> attention and engagement that </w:t>
      </w:r>
      <w:r w:rsidR="002D782F" w:rsidRPr="00DB5308">
        <w:rPr>
          <w:rFonts w:ascii="Garamond" w:hAnsi="Garamond" w:cs="Times New Roman"/>
        </w:rPr>
        <w:t xml:space="preserve">sustain online advertising-supported platforms. Although this is not the kind of material that gets pulled off the platform and reported on as exemplary (for its message, for its quality, etc.), it remains significant because it is the very stuff that made Obamicon.me valuable to </w:t>
      </w:r>
      <w:r w:rsidR="002D782F" w:rsidRPr="00DB5308">
        <w:rPr>
          <w:rFonts w:ascii="Garamond" w:hAnsi="Garamond" w:cs="Times New Roman"/>
          <w:i/>
        </w:rPr>
        <w:t>Paste Magazine</w:t>
      </w:r>
      <w:r w:rsidR="002D782F" w:rsidRPr="00DB5308">
        <w:rPr>
          <w:rFonts w:ascii="Garamond" w:hAnsi="Garamond" w:cs="Times New Roman"/>
        </w:rPr>
        <w:t xml:space="preserve"> and was thus also an enabling condition for the exemplary works.</w:t>
      </w:r>
    </w:p>
    <w:p w14:paraId="1F2EFEA6" w14:textId="382FF51E" w:rsidR="00660EDA" w:rsidRPr="00DB5308" w:rsidRDefault="00660EDA" w:rsidP="002D782F">
      <w:pPr>
        <w:ind w:firstLine="720"/>
        <w:outlineLvl w:val="0"/>
        <w:rPr>
          <w:rFonts w:ascii="Garamond" w:hAnsi="Garamond" w:cs="Times New Roman"/>
        </w:rPr>
      </w:pPr>
      <w:r w:rsidRPr="00DB5308">
        <w:rPr>
          <w:rFonts w:ascii="Garamond" w:hAnsi="Garamond" w:cs="Times New Roman"/>
        </w:rPr>
        <w:t>From the</w:t>
      </w:r>
      <w:r w:rsidR="002D782F" w:rsidRPr="00DB5308">
        <w:rPr>
          <w:rFonts w:ascii="Garamond" w:hAnsi="Garamond" w:cs="Times New Roman"/>
        </w:rPr>
        <w:t xml:space="preserve"> broader range of content recovered from the</w:t>
      </w:r>
      <w:r w:rsidRPr="00DB5308">
        <w:rPr>
          <w:rFonts w:ascii="Garamond" w:hAnsi="Garamond" w:cs="Times New Roman"/>
        </w:rPr>
        <w:t xml:space="preserve"> archived pages of Obamicon.me on the Wayback Machine, one can also</w:t>
      </w:r>
      <w:r w:rsidR="002D782F" w:rsidRPr="00DB5308">
        <w:rPr>
          <w:rFonts w:ascii="Garamond" w:hAnsi="Garamond" w:cs="Times New Roman"/>
        </w:rPr>
        <w:t xml:space="preserve"> create an account of Obama Hope phenomenon that diverges from prominent discursive accounts. </w:t>
      </w:r>
      <w:r w:rsidRPr="00DB5308">
        <w:rPr>
          <w:rFonts w:ascii="Garamond" w:hAnsi="Garamond" w:cs="Times New Roman"/>
        </w:rPr>
        <w:t xml:space="preserve">This includes many instances of blurry photos and poor composition, of personal messages rather than a more general address through politics or popular culture. While the overall Obamicon phenomenon was certainly a viral success, its success depended in part upon the creation of many individual Obamicons that generated little to no attention. This finding cautions against an understanding of virality that takes any set of formal or technical features as guarantees of success. Instead, the numerous mundane, ignored, overlooked images, ones with few ratings and no comments, perform failures of the spreadability so championed by Henry Jenkins </w:t>
      </w:r>
      <w:r w:rsidRPr="00DB5308">
        <w:rPr>
          <w:rFonts w:ascii="Garamond" w:hAnsi="Garamond" w:cs="Times New Roman"/>
        </w:rPr>
        <w:fldChar w:fldCharType="begin" w:fldLock="1"/>
      </w:r>
      <w:r w:rsidRPr="00DB5308">
        <w:rPr>
          <w:rFonts w:ascii="Garamond" w:hAnsi="Garamond" w:cs="Times New Roman"/>
        </w:rPr>
        <w:instrText>ADDIN CSL_CITATION { "citationItems" : [ { "id" : "ITEM-1", "itemData" : { "author" : [ { "dropping-particle" : "", "family" : "Jenkins", "given" : "Henry", "non-dropping-particle" : "", "parse-names" : false, "suffix" : "" }, { "dropping-particle" : "", "family" : "Ford", "given" : "Sam", "non-dropping-particle" : "", "parse-names" : false, "suffix" : "" }, { "dropping-particle" : "", "family" : "Green", "given" : "Joshua", "non-dropping-particle" : "", "parse-names" : false, "suffix" : "" } ], "id" : "ITEM-1", "issued" : { "date-parts" : [ [ "2013" ] ] }, "publisher" : "New York Univeristy Press", "publisher-place" : "New York", "title" : "Spreadable Media: Creating Value and Meaning in a Networked Culture", "type" : "book" }, "uris" : [ "http://www.mendeley.com/documents/?uuid=78c69368-4041-43ed-9348-df8a0571c9ca" ] } ], "mendeley" : { "formattedCitation" : "(Jenkins, Ford, and Green 2013)", "plainTextFormattedCitation" : "(Jenkins, Ford, and Green 2013)", "previouslyFormattedCitation" : "(Jenkins, Ford, and Green 2013)" }, "properties" : {  }, "schema" : "https://github.com/citation-style-language/schema/raw/master/csl-citation.json" }</w:instrText>
      </w:r>
      <w:r w:rsidRPr="00DB5308">
        <w:rPr>
          <w:rFonts w:ascii="Garamond" w:hAnsi="Garamond" w:cs="Times New Roman"/>
        </w:rPr>
        <w:fldChar w:fldCharType="separate"/>
      </w:r>
      <w:r w:rsidRPr="00DB5308">
        <w:rPr>
          <w:rFonts w:ascii="Garamond" w:hAnsi="Garamond" w:cs="Times New Roman"/>
          <w:noProof/>
        </w:rPr>
        <w:t>(Jenkins, Ford, and Green 2013)</w:t>
      </w:r>
      <w:r w:rsidRPr="00DB5308">
        <w:rPr>
          <w:rFonts w:ascii="Garamond" w:hAnsi="Garamond" w:cs="Times New Roman"/>
        </w:rPr>
        <w:fldChar w:fldCharType="end"/>
      </w:r>
      <w:r w:rsidRPr="00DB5308">
        <w:rPr>
          <w:rFonts w:ascii="Garamond" w:hAnsi="Garamond" w:cs="Times New Roman"/>
        </w:rPr>
        <w:t xml:space="preserve">. Any viral trend leaves a much more numerous </w:t>
      </w:r>
      <w:r w:rsidR="002D782F" w:rsidRPr="00DB5308">
        <w:rPr>
          <w:rFonts w:ascii="Garamond" w:hAnsi="Garamond" w:cs="Times New Roman"/>
        </w:rPr>
        <w:t xml:space="preserve">group of ignored content in its </w:t>
      </w:r>
      <w:r w:rsidRPr="00DB5308">
        <w:rPr>
          <w:rFonts w:ascii="Garamond" w:hAnsi="Garamond" w:cs="Times New Roman"/>
        </w:rPr>
        <w:t>wake and the Wayback Machine provides a better glimpse of the mundane, even boring, aspects of the social production of visual culture.</w:t>
      </w:r>
    </w:p>
    <w:p w14:paraId="72EDF012" w14:textId="5E405EB4" w:rsidR="000329B9" w:rsidRPr="00DB5308" w:rsidRDefault="003D6CD9" w:rsidP="00DB5308">
      <w:pPr>
        <w:ind w:firstLine="720"/>
        <w:outlineLvl w:val="0"/>
        <w:rPr>
          <w:rFonts w:ascii="Garamond" w:hAnsi="Garamond" w:cs="Times New Roman"/>
        </w:rPr>
      </w:pPr>
      <w:r w:rsidRPr="00DB5308">
        <w:rPr>
          <w:rFonts w:ascii="Garamond" w:hAnsi="Garamond" w:cs="Times New Roman"/>
        </w:rPr>
        <w:t>Despite the errors and limitations of the archive, the record preserved on the</w:t>
      </w:r>
      <w:r w:rsidR="000329B9" w:rsidRPr="00DB5308">
        <w:rPr>
          <w:rFonts w:ascii="Garamond" w:hAnsi="Garamond" w:cs="Times New Roman"/>
        </w:rPr>
        <w:t xml:space="preserve"> Wayback Machine is not completely static</w:t>
      </w:r>
      <w:r w:rsidR="003B42D6" w:rsidRPr="00DB5308">
        <w:rPr>
          <w:rFonts w:ascii="Garamond" w:hAnsi="Garamond" w:cs="Times New Roman"/>
        </w:rPr>
        <w:t xml:space="preserve">, </w:t>
      </w:r>
      <w:r w:rsidR="00DB5308" w:rsidRPr="00DB5308">
        <w:rPr>
          <w:rFonts w:ascii="Garamond" w:hAnsi="Garamond" w:cs="Times New Roman"/>
        </w:rPr>
        <w:t>creating opportunities to explore traces of dynamism and the ways interactivity was structured on a given website.</w:t>
      </w:r>
      <w:r w:rsidR="000329B9" w:rsidRPr="00DB5308">
        <w:rPr>
          <w:rFonts w:ascii="Garamond" w:hAnsi="Garamond" w:cs="Times New Roman"/>
        </w:rPr>
        <w:t xml:space="preserve"> Some of the hyperlinks</w:t>
      </w:r>
      <w:r w:rsidR="002A4974" w:rsidRPr="00DB5308">
        <w:rPr>
          <w:rFonts w:ascii="Garamond" w:hAnsi="Garamond" w:cs="Times New Roman"/>
        </w:rPr>
        <w:t xml:space="preserve"> on Obamicon.me</w:t>
      </w:r>
      <w:r w:rsidR="000329B9" w:rsidRPr="00DB5308">
        <w:rPr>
          <w:rFonts w:ascii="Garamond" w:hAnsi="Garamond" w:cs="Times New Roman"/>
        </w:rPr>
        <w:t xml:space="preserve"> </w:t>
      </w:r>
      <w:r w:rsidR="002A4974" w:rsidRPr="00DB5308">
        <w:rPr>
          <w:rFonts w:ascii="Garamond" w:hAnsi="Garamond" w:cs="Times New Roman"/>
        </w:rPr>
        <w:t xml:space="preserve">pages </w:t>
      </w:r>
      <w:r w:rsidRPr="00DB5308">
        <w:rPr>
          <w:rFonts w:ascii="Garamond" w:hAnsi="Garamond" w:cs="Times New Roman"/>
        </w:rPr>
        <w:t>still work</w:t>
      </w:r>
      <w:r w:rsidR="000329B9" w:rsidRPr="00DB5308">
        <w:rPr>
          <w:rFonts w:ascii="Garamond" w:hAnsi="Garamond" w:cs="Times New Roman"/>
        </w:rPr>
        <w:t xml:space="preserve"> and the filter mechanism has been preserved. </w:t>
      </w:r>
      <w:r w:rsidRPr="00DB5308">
        <w:rPr>
          <w:rFonts w:ascii="Garamond" w:hAnsi="Garamond" w:cs="Times New Roman"/>
        </w:rPr>
        <w:t>Although it</w:t>
      </w:r>
      <w:r w:rsidR="000329B9" w:rsidRPr="00DB5308">
        <w:rPr>
          <w:rFonts w:ascii="Garamond" w:hAnsi="Garamond" w:cs="Times New Roman"/>
        </w:rPr>
        <w:t xml:space="preserve"> </w:t>
      </w:r>
      <w:r w:rsidRPr="00DB5308">
        <w:rPr>
          <w:rFonts w:ascii="Garamond" w:hAnsi="Garamond" w:cs="Times New Roman"/>
        </w:rPr>
        <w:t>i</w:t>
      </w:r>
      <w:r w:rsidR="000329B9" w:rsidRPr="00DB5308">
        <w:rPr>
          <w:rFonts w:ascii="Garamond" w:hAnsi="Garamond" w:cs="Times New Roman"/>
        </w:rPr>
        <w:t xml:space="preserve">s not possible to upload an image to the site, the webcam feature </w:t>
      </w:r>
      <w:r w:rsidRPr="00DB5308">
        <w:rPr>
          <w:rFonts w:ascii="Garamond" w:hAnsi="Garamond" w:cs="Times New Roman"/>
        </w:rPr>
        <w:t>is</w:t>
      </w:r>
      <w:r w:rsidR="003B42D6" w:rsidRPr="00DB5308">
        <w:rPr>
          <w:rFonts w:ascii="Garamond" w:hAnsi="Garamond" w:cs="Times New Roman"/>
        </w:rPr>
        <w:t xml:space="preserve"> also</w:t>
      </w:r>
      <w:r w:rsidR="000329B9" w:rsidRPr="00DB5308">
        <w:rPr>
          <w:rFonts w:ascii="Garamond" w:hAnsi="Garamond" w:cs="Times New Roman"/>
        </w:rPr>
        <w:t xml:space="preserve"> still functional and you can modify the balance between the colors of the site to create a better balance or achieve other desired aesthetic ends. </w:t>
      </w:r>
      <w:r w:rsidR="003B42D6" w:rsidRPr="00DB5308">
        <w:rPr>
          <w:rFonts w:ascii="Garamond" w:hAnsi="Garamond" w:cs="Times New Roman"/>
        </w:rPr>
        <w:t>When engaging in</w:t>
      </w:r>
      <w:r w:rsidRPr="00DB5308">
        <w:rPr>
          <w:rFonts w:ascii="Garamond" w:hAnsi="Garamond" w:cs="Times New Roman"/>
        </w:rPr>
        <w:t xml:space="preserve"> this</w:t>
      </w:r>
      <w:r w:rsidR="000329B9" w:rsidRPr="00DB5308">
        <w:rPr>
          <w:rFonts w:ascii="Garamond" w:hAnsi="Garamond" w:cs="Times New Roman"/>
        </w:rPr>
        <w:t xml:space="preserve"> process, </w:t>
      </w:r>
      <w:r w:rsidRPr="00DB5308">
        <w:rPr>
          <w:rFonts w:ascii="Garamond" w:hAnsi="Garamond" w:cs="Times New Roman"/>
        </w:rPr>
        <w:t>one can almost pretend that the site is still active</w:t>
      </w:r>
      <w:r w:rsidR="003B42D6" w:rsidRPr="00DB5308">
        <w:rPr>
          <w:rFonts w:ascii="Garamond" w:hAnsi="Garamond" w:cs="Times New Roman"/>
        </w:rPr>
        <w:t>, giving researchers a sense of how the site originally functioned</w:t>
      </w:r>
      <w:r w:rsidRPr="00DB5308">
        <w:rPr>
          <w:rFonts w:ascii="Garamond" w:hAnsi="Garamond" w:cs="Times New Roman"/>
        </w:rPr>
        <w:t xml:space="preserve">. </w:t>
      </w:r>
      <w:r w:rsidR="003B42D6" w:rsidRPr="00DB5308">
        <w:rPr>
          <w:rFonts w:ascii="Garamond" w:hAnsi="Garamond" w:cs="Times New Roman"/>
        </w:rPr>
        <w:t>Unfortunately</w:t>
      </w:r>
      <w:r w:rsidRPr="00DB5308">
        <w:rPr>
          <w:rFonts w:ascii="Garamond" w:hAnsi="Garamond" w:cs="Times New Roman"/>
        </w:rPr>
        <w:t xml:space="preserve">, this illusion is quickly shattered if one goes to save the </w:t>
      </w:r>
      <w:r w:rsidR="000D641D" w:rsidRPr="00DB5308">
        <w:rPr>
          <w:rFonts w:ascii="Garamond" w:hAnsi="Garamond" w:cs="Times New Roman"/>
        </w:rPr>
        <w:t>image,</w:t>
      </w:r>
      <w:r w:rsidRPr="00DB5308">
        <w:rPr>
          <w:rFonts w:ascii="Garamond" w:hAnsi="Garamond" w:cs="Times New Roman"/>
        </w:rPr>
        <w:t xml:space="preserve"> as that function is not available. </w:t>
      </w:r>
      <w:r w:rsidR="000329B9" w:rsidRPr="00DB5308">
        <w:rPr>
          <w:rFonts w:ascii="Garamond" w:hAnsi="Garamond" w:cs="Times New Roman"/>
        </w:rPr>
        <w:t xml:space="preserve">Instead, the uploading webicon screen runs indefinitely, confronting the expectations for sociality, interactivity, and instantaneousness that are typical to contemporary social image sharing sites. All of the built-in features to share on the site suggest that it is not about the process of image creation in and of itself, but the ability to create a sharable image. </w:t>
      </w:r>
      <w:r w:rsidR="00E609A0" w:rsidRPr="00DB5308">
        <w:rPr>
          <w:rFonts w:ascii="Garamond" w:hAnsi="Garamond" w:cs="Times New Roman"/>
        </w:rPr>
        <w:t xml:space="preserve">At the same time, there is an expectation that the process of creating a sharable image should be seamless: </w:t>
      </w:r>
      <w:r w:rsidR="000329B9" w:rsidRPr="00DB5308">
        <w:rPr>
          <w:rFonts w:ascii="Garamond" w:hAnsi="Garamond" w:cs="Times New Roman"/>
        </w:rPr>
        <w:t>even the uploading page gives a bar to show progress</w:t>
      </w:r>
      <w:r w:rsidR="00E609A0" w:rsidRPr="00DB5308">
        <w:rPr>
          <w:rFonts w:ascii="Garamond" w:hAnsi="Garamond" w:cs="Times New Roman"/>
        </w:rPr>
        <w:t>, indicating</w:t>
      </w:r>
      <w:r w:rsidR="000329B9" w:rsidRPr="00DB5308">
        <w:rPr>
          <w:rFonts w:ascii="Garamond" w:hAnsi="Garamond" w:cs="Times New Roman"/>
        </w:rPr>
        <w:t xml:space="preserve"> </w:t>
      </w:r>
      <w:r w:rsidR="00E609A0" w:rsidRPr="00DB5308">
        <w:rPr>
          <w:rFonts w:ascii="Garamond" w:hAnsi="Garamond" w:cs="Times New Roman"/>
        </w:rPr>
        <w:t>one way that the site was designed to manage</w:t>
      </w:r>
      <w:r w:rsidR="000329B9" w:rsidRPr="00DB5308">
        <w:rPr>
          <w:rFonts w:ascii="Garamond" w:hAnsi="Garamond" w:cs="Times New Roman"/>
        </w:rPr>
        <w:t xml:space="preserve"> the expectations of visitors </w:t>
      </w:r>
      <w:r w:rsidR="00E609A0" w:rsidRPr="00DB5308">
        <w:rPr>
          <w:rFonts w:ascii="Garamond" w:hAnsi="Garamond" w:cs="Times New Roman"/>
        </w:rPr>
        <w:t>and</w:t>
      </w:r>
      <w:r w:rsidR="000329B9" w:rsidRPr="00DB5308">
        <w:rPr>
          <w:rFonts w:ascii="Garamond" w:hAnsi="Garamond" w:cs="Times New Roman"/>
        </w:rPr>
        <w:t xml:space="preserve"> give meaning to </w:t>
      </w:r>
      <w:r w:rsidR="00E609A0" w:rsidRPr="00DB5308">
        <w:rPr>
          <w:rFonts w:ascii="Garamond" w:hAnsi="Garamond" w:cs="Times New Roman"/>
        </w:rPr>
        <w:t xml:space="preserve">any </w:t>
      </w:r>
      <w:r w:rsidR="000329B9" w:rsidRPr="00DB5308">
        <w:rPr>
          <w:rFonts w:ascii="Garamond" w:hAnsi="Garamond" w:cs="Times New Roman"/>
        </w:rPr>
        <w:t>delay. Technically created and modified images constitute the raw material for establishing connections between people, and providing content for social networks.</w:t>
      </w:r>
    </w:p>
    <w:p w14:paraId="3F23E080" w14:textId="6C45AFA0" w:rsidR="0075356B" w:rsidRPr="00DB5308" w:rsidRDefault="008F38B9" w:rsidP="002315CA">
      <w:pPr>
        <w:ind w:firstLine="720"/>
        <w:outlineLvl w:val="0"/>
        <w:rPr>
          <w:rFonts w:ascii="Garamond" w:hAnsi="Garamond" w:cs="Times New Roman"/>
        </w:rPr>
      </w:pPr>
      <w:r w:rsidRPr="00DB5308">
        <w:rPr>
          <w:rFonts w:ascii="Garamond" w:hAnsi="Garamond" w:cs="Times New Roman"/>
        </w:rPr>
        <w:t>In sum, t</w:t>
      </w:r>
      <w:r w:rsidR="009F43EB" w:rsidRPr="00DB5308">
        <w:rPr>
          <w:rFonts w:ascii="Garamond" w:hAnsi="Garamond" w:cs="Times New Roman"/>
        </w:rPr>
        <w:t>he Wayback Machine makes it clear that sharing is not just something that automatically happens on the web; it is engineered at the technical level of site design. Using their archives</w:t>
      </w:r>
      <w:r w:rsidR="00195B2D" w:rsidRPr="00DB5308">
        <w:rPr>
          <w:rFonts w:ascii="Garamond" w:hAnsi="Garamond" w:cs="Times New Roman"/>
        </w:rPr>
        <w:t>, o</w:t>
      </w:r>
      <w:r w:rsidR="006F5DB8" w:rsidRPr="00DB5308">
        <w:rPr>
          <w:rFonts w:ascii="Garamond" w:hAnsi="Garamond" w:cs="Times New Roman"/>
        </w:rPr>
        <w:t>ne can also recover</w:t>
      </w:r>
      <w:r w:rsidR="00741593" w:rsidRPr="00DB5308">
        <w:rPr>
          <w:rFonts w:ascii="Garamond" w:hAnsi="Garamond" w:cs="Times New Roman"/>
        </w:rPr>
        <w:t xml:space="preserve"> the</w:t>
      </w:r>
      <w:r w:rsidR="000C61DF" w:rsidRPr="00DB5308">
        <w:rPr>
          <w:rFonts w:ascii="Garamond" w:hAnsi="Garamond" w:cs="Times New Roman"/>
        </w:rPr>
        <w:t xml:space="preserve"> </w:t>
      </w:r>
      <w:r w:rsidR="001D5C17" w:rsidRPr="00DB5308">
        <w:rPr>
          <w:rFonts w:ascii="Garamond" w:hAnsi="Garamond" w:cs="Times New Roman"/>
        </w:rPr>
        <w:t>different</w:t>
      </w:r>
      <w:r w:rsidR="00741593" w:rsidRPr="00DB5308">
        <w:rPr>
          <w:rFonts w:ascii="Garamond" w:hAnsi="Garamond" w:cs="Times New Roman"/>
        </w:rPr>
        <w:t xml:space="preserve"> kinds of </w:t>
      </w:r>
      <w:r w:rsidR="00195B2D" w:rsidRPr="00DB5308">
        <w:rPr>
          <w:rFonts w:ascii="Garamond" w:hAnsi="Garamond" w:cs="Times New Roman"/>
        </w:rPr>
        <w:t xml:space="preserve">technical </w:t>
      </w:r>
      <w:r w:rsidR="00741593" w:rsidRPr="00DB5308">
        <w:rPr>
          <w:rFonts w:ascii="Garamond" w:hAnsi="Garamond" w:cs="Times New Roman"/>
        </w:rPr>
        <w:t>feat</w:t>
      </w:r>
      <w:r w:rsidR="000C61DF" w:rsidRPr="00DB5308">
        <w:rPr>
          <w:rFonts w:ascii="Garamond" w:hAnsi="Garamond" w:cs="Times New Roman"/>
        </w:rPr>
        <w:t xml:space="preserve">ures that contribute </w:t>
      </w:r>
      <w:r w:rsidR="006F5DB8" w:rsidRPr="00DB5308">
        <w:rPr>
          <w:rFonts w:ascii="Garamond" w:hAnsi="Garamond" w:cs="Times New Roman"/>
        </w:rPr>
        <w:t>to a viral visual phenomenon</w:t>
      </w:r>
      <w:r w:rsidR="000C61DF" w:rsidRPr="00DB5308">
        <w:rPr>
          <w:rFonts w:ascii="Garamond" w:hAnsi="Garamond" w:cs="Times New Roman"/>
        </w:rPr>
        <w:t>: r</w:t>
      </w:r>
      <w:r w:rsidR="00741593" w:rsidRPr="00DB5308">
        <w:rPr>
          <w:rFonts w:ascii="Garamond" w:hAnsi="Garamond" w:cs="Times New Roman"/>
        </w:rPr>
        <w:t>atings, comments, and expor</w:t>
      </w:r>
      <w:r w:rsidR="000C61DF" w:rsidRPr="00DB5308">
        <w:rPr>
          <w:rFonts w:ascii="Garamond" w:hAnsi="Garamond" w:cs="Times New Roman"/>
        </w:rPr>
        <w:t>t features establish the</w:t>
      </w:r>
      <w:r w:rsidR="00741593" w:rsidRPr="00DB5308">
        <w:rPr>
          <w:rFonts w:ascii="Garamond" w:hAnsi="Garamond" w:cs="Times New Roman"/>
        </w:rPr>
        <w:t xml:space="preserve"> technical functionality for sharing and the </w:t>
      </w:r>
      <w:r w:rsidR="000C61DF" w:rsidRPr="00DB5308">
        <w:rPr>
          <w:rFonts w:ascii="Garamond" w:hAnsi="Garamond" w:cs="Times New Roman"/>
        </w:rPr>
        <w:t>image ranking</w:t>
      </w:r>
      <w:r w:rsidR="006F5DB8" w:rsidRPr="00DB5308">
        <w:rPr>
          <w:rFonts w:ascii="Garamond" w:hAnsi="Garamond" w:cs="Times New Roman"/>
        </w:rPr>
        <w:t xml:space="preserve"> setup of the</w:t>
      </w:r>
      <w:r w:rsidR="000C61DF" w:rsidRPr="00DB5308">
        <w:rPr>
          <w:rFonts w:ascii="Garamond" w:hAnsi="Garamond" w:cs="Times New Roman"/>
        </w:rPr>
        <w:t xml:space="preserve"> </w:t>
      </w:r>
      <w:r w:rsidR="00741593" w:rsidRPr="00DB5308">
        <w:rPr>
          <w:rFonts w:ascii="Garamond" w:hAnsi="Garamond" w:cs="Times New Roman"/>
        </w:rPr>
        <w:t xml:space="preserve">gallery display </w:t>
      </w:r>
      <w:r w:rsidR="000C61DF" w:rsidRPr="00DB5308">
        <w:rPr>
          <w:rFonts w:ascii="Garamond" w:hAnsi="Garamond" w:cs="Times New Roman"/>
        </w:rPr>
        <w:t>provides</w:t>
      </w:r>
      <w:r w:rsidR="00741593" w:rsidRPr="00DB5308">
        <w:rPr>
          <w:rFonts w:ascii="Garamond" w:hAnsi="Garamond" w:cs="Times New Roman"/>
        </w:rPr>
        <w:t xml:space="preserve"> incentives for user engagement. </w:t>
      </w:r>
      <w:r w:rsidR="000C61DF" w:rsidRPr="00DB5308">
        <w:rPr>
          <w:rFonts w:ascii="Garamond" w:hAnsi="Garamond" w:cs="Times New Roman"/>
        </w:rPr>
        <w:t xml:space="preserve">Despite </w:t>
      </w:r>
      <w:r w:rsidR="00087592" w:rsidRPr="00DB5308">
        <w:rPr>
          <w:rFonts w:ascii="Garamond" w:hAnsi="Garamond" w:cs="Times New Roman"/>
        </w:rPr>
        <w:t>the dominance of the visual in contemporary culture, visuality cannot be made sense of in isolation</w:t>
      </w:r>
      <w:r w:rsidR="000C61DF" w:rsidRPr="00DB5308">
        <w:rPr>
          <w:rFonts w:ascii="Garamond" w:hAnsi="Garamond" w:cs="Times New Roman"/>
        </w:rPr>
        <w:t xml:space="preserve">. </w:t>
      </w:r>
      <w:r w:rsidR="002315CA" w:rsidRPr="00DB5308">
        <w:rPr>
          <w:rFonts w:ascii="Garamond" w:hAnsi="Garamond" w:cs="Times New Roman"/>
        </w:rPr>
        <w:t>Instead, t</w:t>
      </w:r>
      <w:r w:rsidR="000C61DF" w:rsidRPr="00DB5308">
        <w:rPr>
          <w:rFonts w:ascii="Garamond" w:hAnsi="Garamond" w:cs="Times New Roman"/>
        </w:rPr>
        <w:t>here is value</w:t>
      </w:r>
      <w:r w:rsidR="00087592" w:rsidRPr="00DB5308">
        <w:rPr>
          <w:rFonts w:ascii="Garamond" w:hAnsi="Garamond" w:cs="Times New Roman"/>
        </w:rPr>
        <w:t xml:space="preserve"> to considering the ways that the visual is modified and transformed within historical and material contexts. The analysis of the </w:t>
      </w:r>
      <w:r w:rsidR="000C61DF" w:rsidRPr="00DB5308">
        <w:rPr>
          <w:rFonts w:ascii="Garamond" w:hAnsi="Garamond" w:cs="Times New Roman"/>
        </w:rPr>
        <w:t>Obamicon.me as an example of the visual web suggests that the phrase itself is shorthand for particular</w:t>
      </w:r>
      <w:r w:rsidR="00087592" w:rsidRPr="00DB5308">
        <w:rPr>
          <w:rFonts w:ascii="Garamond" w:hAnsi="Garamond" w:cs="Times New Roman"/>
        </w:rPr>
        <w:t xml:space="preserve"> understandings of sociality, interactivity, and instantaneousness</w:t>
      </w:r>
      <w:r w:rsidR="000C61DF" w:rsidRPr="00DB5308">
        <w:rPr>
          <w:rFonts w:ascii="Garamond" w:hAnsi="Garamond" w:cs="Times New Roman"/>
        </w:rPr>
        <w:t>.</w:t>
      </w:r>
      <w:r w:rsidR="004F44CD" w:rsidRPr="00DB5308">
        <w:rPr>
          <w:rFonts w:ascii="Garamond" w:hAnsi="Garamond" w:cs="Times New Roman"/>
        </w:rPr>
        <w:t xml:space="preserve"> These are not natural </w:t>
      </w:r>
      <w:r w:rsidR="000B4566" w:rsidRPr="00DB5308">
        <w:rPr>
          <w:rFonts w:ascii="Garamond" w:hAnsi="Garamond" w:cs="Times New Roman"/>
        </w:rPr>
        <w:t>occurrences</w:t>
      </w:r>
      <w:r w:rsidR="002315CA" w:rsidRPr="00DB5308">
        <w:rPr>
          <w:rFonts w:ascii="Garamond" w:hAnsi="Garamond" w:cs="Times New Roman"/>
        </w:rPr>
        <w:t xml:space="preserve">; these are accomplishments </w:t>
      </w:r>
      <w:r w:rsidR="004F44CD" w:rsidRPr="00DB5308">
        <w:rPr>
          <w:rFonts w:ascii="Garamond" w:hAnsi="Garamond" w:cs="Times New Roman"/>
        </w:rPr>
        <w:t xml:space="preserve">structured by protocols of the web, the design of platforms, and the underlying imperatives that support such institutions. </w:t>
      </w:r>
      <w:r w:rsidR="00D779BC" w:rsidRPr="00DB5308">
        <w:rPr>
          <w:rFonts w:ascii="Garamond" w:hAnsi="Garamond" w:cs="Times New Roman"/>
        </w:rPr>
        <w:t>One of the key insights taken from looking at infrastructure is that possible relations are complex</w:t>
      </w:r>
      <w:r w:rsidR="007732A6" w:rsidRPr="00DB5308">
        <w:rPr>
          <w:rFonts w:ascii="Garamond" w:hAnsi="Garamond" w:cs="Times New Roman"/>
        </w:rPr>
        <w:t>,</w:t>
      </w:r>
      <w:r w:rsidR="00D779BC" w:rsidRPr="00DB5308">
        <w:rPr>
          <w:rFonts w:ascii="Garamond" w:hAnsi="Garamond" w:cs="Times New Roman"/>
        </w:rPr>
        <w:t xml:space="preserve"> certainly</w:t>
      </w:r>
      <w:r w:rsidR="007732A6" w:rsidRPr="00DB5308">
        <w:rPr>
          <w:rFonts w:ascii="Garamond" w:hAnsi="Garamond" w:cs="Times New Roman"/>
        </w:rPr>
        <w:t>,</w:t>
      </w:r>
      <w:r w:rsidR="00D779BC" w:rsidRPr="00DB5308">
        <w:rPr>
          <w:rFonts w:ascii="Garamond" w:hAnsi="Garamond" w:cs="Times New Roman"/>
        </w:rPr>
        <w:t xml:space="preserve"> but they are not infinite or random. Instead, relations are multiply determined, partially structured. </w:t>
      </w:r>
      <w:r w:rsidR="004F44CD" w:rsidRPr="00DB5308">
        <w:rPr>
          <w:rFonts w:ascii="Garamond" w:hAnsi="Garamond" w:cs="Times New Roman"/>
        </w:rPr>
        <w:t xml:space="preserve">This is </w:t>
      </w:r>
      <w:r w:rsidR="00D779BC" w:rsidRPr="00DB5308">
        <w:rPr>
          <w:rFonts w:ascii="Garamond" w:hAnsi="Garamond" w:cs="Times New Roman"/>
        </w:rPr>
        <w:t xml:space="preserve">particularly evident in digital environments, where hyperlinks, flows, feeds, tags, and code all contribute to structure the circulation of digital content. </w:t>
      </w:r>
    </w:p>
    <w:p w14:paraId="44061D91" w14:textId="77777777" w:rsidR="00AA3AD8" w:rsidRPr="00DB5308" w:rsidRDefault="00AA3AD8" w:rsidP="00AA3AD8">
      <w:pPr>
        <w:ind w:firstLine="720"/>
        <w:rPr>
          <w:rFonts w:ascii="Garamond" w:hAnsi="Garamond" w:cs="Times New Roman"/>
        </w:rPr>
      </w:pPr>
    </w:p>
    <w:p w14:paraId="5E687693" w14:textId="6899CAB4" w:rsidR="0075356B" w:rsidRPr="00DB5308" w:rsidRDefault="0075356B" w:rsidP="001D5C17">
      <w:pPr>
        <w:ind w:firstLine="720"/>
        <w:jc w:val="center"/>
        <w:rPr>
          <w:rFonts w:ascii="Garamond" w:hAnsi="Garamond" w:cs="Times New Roman"/>
          <w:color w:val="FF0000"/>
          <w:u w:val="single"/>
        </w:rPr>
      </w:pPr>
      <w:r w:rsidRPr="00DB5308">
        <w:rPr>
          <w:rFonts w:ascii="Garamond" w:hAnsi="Garamond" w:cs="Times New Roman"/>
          <w:color w:val="FF0000"/>
          <w:u w:val="single"/>
        </w:rPr>
        <w:t>4. Conclusion</w:t>
      </w:r>
    </w:p>
    <w:p w14:paraId="48A606E1" w14:textId="77777777" w:rsidR="00124E2A" w:rsidRPr="00DB5308" w:rsidRDefault="00124E2A" w:rsidP="001D5C17">
      <w:pPr>
        <w:ind w:firstLine="720"/>
        <w:rPr>
          <w:rFonts w:ascii="Garamond" w:hAnsi="Garamond" w:cs="Times New Roman"/>
        </w:rPr>
      </w:pPr>
    </w:p>
    <w:p w14:paraId="32822DF7" w14:textId="4D588105" w:rsidR="008450BD" w:rsidRPr="00DB5308" w:rsidRDefault="00124E2A" w:rsidP="001D5C17">
      <w:pPr>
        <w:ind w:firstLine="720"/>
        <w:rPr>
          <w:rFonts w:ascii="Garamond" w:hAnsi="Garamond" w:cs="Times New Roman"/>
        </w:rPr>
      </w:pPr>
      <w:r w:rsidRPr="00DB5308">
        <w:rPr>
          <w:rFonts w:ascii="Garamond" w:hAnsi="Garamond" w:cs="Times New Roman"/>
        </w:rPr>
        <w:t>From a grassroots poster, to the iconic image of the 2008 U.S. presidential election, to a meme with conflicting and controversial politics, Shepard Fairey’s image “Obama Hope” has lived, in Laurie Gries’ words, “an extraordinary rhetorical life” (2). Over ten years have passed since Fairey first created the Obama Hope poster, although one could just as easily trace the origins of the image back further to Mannie Garcia’s photograph of then-senator Barac</w:t>
      </w:r>
      <w:r w:rsidR="00457F5B" w:rsidRPr="00DB5308">
        <w:rPr>
          <w:rFonts w:ascii="Garamond" w:hAnsi="Garamond" w:cs="Times New Roman"/>
        </w:rPr>
        <w:t xml:space="preserve">k Obama in 2006. In this time, </w:t>
      </w:r>
      <w:r w:rsidRPr="00DB5308">
        <w:rPr>
          <w:rFonts w:ascii="Garamond" w:hAnsi="Garamond" w:cs="Times New Roman"/>
        </w:rPr>
        <w:t>Obama Hope posters on the streets of America have been placed, defaced, reworked, and removed while digital reproductions and remixes of Obama Hope have been created, shared, corrupted, and forgotten. Given all of this, does the Obama Hope image still live? Insofar as physical versions of the image continue to persist on streets, walls, magazine covers, and various other material artifacts; insofar as digital versions of the image continue to occupy URLs; and insofar as the memory of the image continues to manifest in instances of recognition, interest, and inspiration, the answer must be affirmative: yes, the Obama Hope image still lives. At the same time, however, it would be a mistake to characterize the image as eternal and unaffected in light of all the changes and signs of decreased vitality discussed above.</w:t>
      </w:r>
      <w:r w:rsidR="008450BD" w:rsidRPr="00DB5308">
        <w:rPr>
          <w:rFonts w:ascii="Garamond" w:hAnsi="Garamond" w:cs="Times New Roman"/>
        </w:rPr>
        <w:t xml:space="preserve"> Although these changes are supported by complex and multiple determinants, this chapter has worked to show the role of </w:t>
      </w:r>
      <w:r w:rsidR="009E627E" w:rsidRPr="00DB5308">
        <w:rPr>
          <w:rFonts w:ascii="Garamond" w:hAnsi="Garamond" w:cs="Times New Roman"/>
        </w:rPr>
        <w:t xml:space="preserve">infrastructure in enabling—and disabling—image culture online. </w:t>
      </w:r>
    </w:p>
    <w:p w14:paraId="6FAF554D" w14:textId="492A793C" w:rsidR="00457F5B" w:rsidRPr="00DB5308" w:rsidRDefault="008F38B9" w:rsidP="001D5C17">
      <w:pPr>
        <w:ind w:firstLine="720"/>
        <w:rPr>
          <w:rFonts w:ascii="Garamond" w:hAnsi="Garamond" w:cs="Times New Roman"/>
        </w:rPr>
      </w:pPr>
      <w:r w:rsidRPr="00DB5308">
        <w:rPr>
          <w:rFonts w:ascii="Garamond" w:hAnsi="Garamond" w:cs="Times New Roman"/>
        </w:rPr>
        <w:t>This chapter has also worked to demonstrate how m</w:t>
      </w:r>
      <w:r w:rsidR="00457F5B" w:rsidRPr="00DB5308">
        <w:rPr>
          <w:rFonts w:ascii="Garamond" w:hAnsi="Garamond" w:cs="Times New Roman"/>
        </w:rPr>
        <w:t xml:space="preserve">edia archeology </w:t>
      </w:r>
      <w:r w:rsidR="00D703C5" w:rsidRPr="00DB5308">
        <w:rPr>
          <w:rFonts w:ascii="Garamond" w:hAnsi="Garamond" w:cs="Times New Roman"/>
        </w:rPr>
        <w:t xml:space="preserve">offers visual studies a methodological orientation </w:t>
      </w:r>
      <w:r w:rsidRPr="00DB5308">
        <w:rPr>
          <w:rFonts w:ascii="Garamond" w:hAnsi="Garamond" w:cs="Times New Roman"/>
        </w:rPr>
        <w:t>for reframing</w:t>
      </w:r>
      <w:r w:rsidR="00D703C5" w:rsidRPr="00DB5308">
        <w:rPr>
          <w:rFonts w:ascii="Garamond" w:hAnsi="Garamond" w:cs="Times New Roman"/>
        </w:rPr>
        <w:t xml:space="preserve"> </w:t>
      </w:r>
      <w:r w:rsidRPr="00DB5308">
        <w:rPr>
          <w:rFonts w:ascii="Garamond" w:hAnsi="Garamond" w:cs="Times New Roman"/>
        </w:rPr>
        <w:t>an</w:t>
      </w:r>
      <w:r w:rsidR="00D703C5" w:rsidRPr="00DB5308">
        <w:rPr>
          <w:rFonts w:ascii="Garamond" w:hAnsi="Garamond" w:cs="Times New Roman"/>
        </w:rPr>
        <w:t xml:space="preserve"> object of study in ways that foreground the conditions of possibility for the creation and maintenance of visual culture. It offers a cautionary tale about the impermanence of images online, showing the infrastructural precarity in the face of competing economic imperatives</w:t>
      </w:r>
      <w:r w:rsidR="00C8711A" w:rsidRPr="00DB5308">
        <w:rPr>
          <w:rFonts w:ascii="Garamond" w:hAnsi="Garamond" w:cs="Times New Roman"/>
        </w:rPr>
        <w:t xml:space="preserve"> and the challenge posed by link rot as a general phenomenon</w:t>
      </w:r>
      <w:r w:rsidR="00D703C5" w:rsidRPr="00DB5308">
        <w:rPr>
          <w:rFonts w:ascii="Garamond" w:hAnsi="Garamond" w:cs="Times New Roman"/>
        </w:rPr>
        <w:t xml:space="preserve">. </w:t>
      </w:r>
      <w:r w:rsidR="00457F5B" w:rsidRPr="00DB5308">
        <w:rPr>
          <w:rFonts w:ascii="Garamond" w:hAnsi="Garamond" w:cs="Times New Roman"/>
        </w:rPr>
        <w:t xml:space="preserve">Additionally, this chapter has proposed a particular approach to media archeology: infrastructural inversion. This approach was applied to the case study of Obamicon.me in order to show the possibilities for application, the research value of the Wayback Machine, and the socio-technical nature of the </w:t>
      </w:r>
      <w:r w:rsidR="00457F5B" w:rsidRPr="00DB5308">
        <w:rPr>
          <w:rFonts w:ascii="Garamond" w:hAnsi="Garamond" w:cs="Times New Roman"/>
          <w:i/>
        </w:rPr>
        <w:t>visual</w:t>
      </w:r>
      <w:r w:rsidR="00457F5B" w:rsidRPr="00DB5308">
        <w:rPr>
          <w:rFonts w:ascii="Garamond" w:hAnsi="Garamond" w:cs="Times New Roman"/>
        </w:rPr>
        <w:t xml:space="preserve"> in the Visual Web. Given the range of goals and interventions, this chapter is intended to be generative rather than exhaustive in its argumentation, to show the possibilities for future work even as they are not argued for </w:t>
      </w:r>
      <w:r w:rsidR="007732A6" w:rsidRPr="00DB5308">
        <w:rPr>
          <w:rFonts w:ascii="Garamond" w:hAnsi="Garamond" w:cs="Times New Roman"/>
        </w:rPr>
        <w:t xml:space="preserve">extensively </w:t>
      </w:r>
      <w:r w:rsidR="00457F5B" w:rsidRPr="00DB5308">
        <w:rPr>
          <w:rFonts w:ascii="Garamond" w:hAnsi="Garamond" w:cs="Times New Roman"/>
        </w:rPr>
        <w:t>or demonstrated fully. Within this spirit of generativity, I would like to conclude by offering some more explicit suggestions for future research:</w:t>
      </w:r>
    </w:p>
    <w:p w14:paraId="4599F7BF" w14:textId="0601CC88" w:rsidR="007A1C4C" w:rsidRPr="00DB5308" w:rsidRDefault="00984890" w:rsidP="007A1C4C">
      <w:pPr>
        <w:pStyle w:val="ListParagraph"/>
        <w:numPr>
          <w:ilvl w:val="0"/>
          <w:numId w:val="2"/>
        </w:numPr>
        <w:rPr>
          <w:rFonts w:ascii="Garamond" w:hAnsi="Garamond" w:cs="Times New Roman"/>
        </w:rPr>
      </w:pPr>
      <w:r w:rsidRPr="00DB5308">
        <w:rPr>
          <w:rFonts w:ascii="Garamond" w:hAnsi="Garamond" w:cs="Times New Roman"/>
        </w:rPr>
        <w:t xml:space="preserve">Take up the Internet Archive and Wayback Machine: so far, these resources have received very little academic attention, outside of research librarians assessing their value as online resources and legal scholars documenting the strengths and limitations of the Wayback Machine as a form of legal evidence and relevant case law. For media archeologists interested in the web, these resources are accessible, understudied, and offer a challenge to the dominant presentist orientation of the Internet that privileges the now and the new. For visual studies scholars, the archive offers a rich account of changing web aesthetics, show the importance of visuality in current efforts at web preservation, and provide access to images that may otherwise be no longer available online.  </w:t>
      </w:r>
      <w:r w:rsidR="007A1C4C" w:rsidRPr="00DB5308">
        <w:rPr>
          <w:rFonts w:ascii="Garamond" w:hAnsi="Garamond" w:cs="Times New Roman"/>
        </w:rPr>
        <w:t xml:space="preserve">This is particular importance for anyone interested in the history of visual culture. As Cara Finnegan has compellingly argued, to understand the role of images in history requires attention to the production, reproduction, and circulation of those images (2004). However, as many of these processes have moved online, it is important to rethink these categories in the context of digital technologies. The Wayback Machine </w:t>
      </w:r>
      <w:r w:rsidR="00B74142" w:rsidRPr="00DB5308">
        <w:rPr>
          <w:rFonts w:ascii="Garamond" w:hAnsi="Garamond" w:cs="Times New Roman"/>
        </w:rPr>
        <w:t>provides a particularly compelling resource for this work.</w:t>
      </w:r>
    </w:p>
    <w:p w14:paraId="251566CA" w14:textId="6C36314E" w:rsidR="00AA3AD8" w:rsidRPr="00DB5308" w:rsidRDefault="00984890" w:rsidP="00AA3AD8">
      <w:pPr>
        <w:pStyle w:val="ListParagraph"/>
        <w:numPr>
          <w:ilvl w:val="0"/>
          <w:numId w:val="2"/>
        </w:numPr>
        <w:rPr>
          <w:rFonts w:ascii="Garamond" w:hAnsi="Garamond" w:cs="Times New Roman"/>
        </w:rPr>
      </w:pPr>
      <w:r w:rsidRPr="00DB5308">
        <w:rPr>
          <w:rFonts w:ascii="Garamond" w:hAnsi="Garamond" w:cs="Times New Roman"/>
        </w:rPr>
        <w:t>Use t</w:t>
      </w:r>
      <w:r w:rsidR="007732A6" w:rsidRPr="00DB5308">
        <w:rPr>
          <w:rFonts w:ascii="Garamond" w:hAnsi="Garamond" w:cs="Times New Roman"/>
        </w:rPr>
        <w:t>he</w:t>
      </w:r>
      <w:r w:rsidRPr="00DB5308">
        <w:rPr>
          <w:rFonts w:ascii="Garamond" w:hAnsi="Garamond" w:cs="Times New Roman"/>
        </w:rPr>
        <w:t xml:space="preserve"> theoretical concept of infrastructure to study socio-technical materiality of images on the web: errors and breakdowns offer a method for connecting particular cases with contexts, for drawing attention to the otherwise invisible or unacknowledged infrastructures. This approach comes from brin</w:t>
      </w:r>
      <w:r w:rsidR="007732A6" w:rsidRPr="00DB5308">
        <w:rPr>
          <w:rFonts w:ascii="Garamond" w:hAnsi="Garamond" w:cs="Times New Roman"/>
        </w:rPr>
        <w:t>g</w:t>
      </w:r>
      <w:r w:rsidRPr="00DB5308">
        <w:rPr>
          <w:rFonts w:ascii="Garamond" w:hAnsi="Garamond" w:cs="Times New Roman"/>
        </w:rPr>
        <w:t xml:space="preserve">ing the insights of Science and Technology </w:t>
      </w:r>
      <w:r w:rsidR="007732A6" w:rsidRPr="00DB5308">
        <w:rPr>
          <w:rFonts w:ascii="Garamond" w:hAnsi="Garamond" w:cs="Times New Roman"/>
        </w:rPr>
        <w:t>S</w:t>
      </w:r>
      <w:r w:rsidRPr="00DB5308">
        <w:rPr>
          <w:rFonts w:ascii="Garamond" w:hAnsi="Garamond" w:cs="Times New Roman"/>
        </w:rPr>
        <w:t xml:space="preserve">tudies to bear on the study of media and shows another possibility for interdisciplinary work. Additionally, this point emphasizes the importance of taking context seriously and considering the ways that the Visual Web is enabled through an assemblage of technologies, standards, and practices. No infrastructure, no #selfie. </w:t>
      </w:r>
    </w:p>
    <w:p w14:paraId="734B35B4" w14:textId="4E04FE1D" w:rsidR="00B74142" w:rsidRPr="00DB5308" w:rsidRDefault="00984890" w:rsidP="00AA3AD8">
      <w:pPr>
        <w:pStyle w:val="ListParagraph"/>
        <w:numPr>
          <w:ilvl w:val="0"/>
          <w:numId w:val="2"/>
        </w:numPr>
        <w:rPr>
          <w:rFonts w:ascii="Garamond" w:hAnsi="Garamond" w:cs="Times New Roman"/>
        </w:rPr>
      </w:pPr>
      <w:r w:rsidRPr="00DB5308">
        <w:rPr>
          <w:rFonts w:ascii="Garamond" w:hAnsi="Garamond" w:cs="Times New Roman"/>
        </w:rPr>
        <w:t xml:space="preserve">Attend to the technicity of the visual: </w:t>
      </w:r>
      <w:r w:rsidR="009E28BA" w:rsidRPr="00DB5308">
        <w:rPr>
          <w:rFonts w:ascii="Garamond" w:hAnsi="Garamond" w:cs="Times New Roman"/>
        </w:rPr>
        <w:t xml:space="preserve">digital images are often networked images and it is important to approach these networks agnostically—as a question to be answered through research. This is particularly important given the connotations of the Internet as open and decentralized. The case of Obamicon.me shows how centralization is built back into the web through platforms, often with much greater potential for control than in analog environments. Scholars interested in the politics and culture of images online should consider the ways the affordances of technology work with—and against—the lifecycle of images. </w:t>
      </w:r>
      <w:r w:rsidR="00B74142" w:rsidRPr="00DB5308">
        <w:rPr>
          <w:rFonts w:ascii="Garamond" w:hAnsi="Garamond" w:cs="Times New Roman"/>
        </w:rPr>
        <w:t xml:space="preserve">This suggests a more complicated account of interactivity as an accomplishment of social and technical design that can be simultaneously empowering and exploitative for users, creating affordances for interaction that can also be leveraged by online corporations towards competing commercial and political ends. </w:t>
      </w:r>
    </w:p>
    <w:p w14:paraId="716C7E36" w14:textId="77777777" w:rsidR="00984890" w:rsidRPr="00DB5308" w:rsidRDefault="00984890" w:rsidP="00B74142">
      <w:pPr>
        <w:ind w:left="360"/>
        <w:rPr>
          <w:rFonts w:ascii="Garamond" w:hAnsi="Garamond" w:cs="Times New Roman"/>
        </w:rPr>
      </w:pPr>
      <w:r w:rsidRPr="00DB5308">
        <w:rPr>
          <w:rFonts w:ascii="Garamond" w:hAnsi="Garamond" w:cs="Times New Roman"/>
        </w:rPr>
        <w:t xml:space="preserve">While Lauren Orsini designated 2013 as the year of the image, available evidence indicates that the image continues to grow in quantity and as a site of significant cultural engagement. In response to these developments, the framework for media archeology pushes scholars to be skeptical towards tidy periodizations, to be curious about the discursive and material conditions underpinning the Visual Web, and to consider the ways that the Visual Web manifests outside of the most popular sites and accounts, at the margins. Errors or not, these seem worthwhile dispositions for visual scholars to take up. </w:t>
      </w:r>
    </w:p>
    <w:p w14:paraId="5A7E8264" w14:textId="425D2991" w:rsidR="00973A9A" w:rsidRPr="00DB5308" w:rsidRDefault="00973A9A">
      <w:pPr>
        <w:rPr>
          <w:rFonts w:ascii="Garamond" w:hAnsi="Garamond" w:cs="Times New Roman"/>
        </w:rPr>
      </w:pPr>
      <w:r w:rsidRPr="00DB5308">
        <w:rPr>
          <w:rFonts w:ascii="Garamond" w:hAnsi="Garamond" w:cs="Times New Roman"/>
        </w:rPr>
        <w:br w:type="page"/>
      </w:r>
    </w:p>
    <w:p w14:paraId="0B108774" w14:textId="0C1F592E" w:rsidR="00973A9A" w:rsidRPr="00DB5308" w:rsidRDefault="00973A9A" w:rsidP="00AA3AD8">
      <w:pPr>
        <w:rPr>
          <w:rFonts w:ascii="Garamond" w:hAnsi="Garamond" w:cs="Times New Roman"/>
        </w:rPr>
      </w:pPr>
      <w:r w:rsidRPr="00DB5308">
        <w:rPr>
          <w:rFonts w:ascii="Garamond" w:hAnsi="Garamond" w:cs="Times New Roman"/>
        </w:rPr>
        <w:t>Fig. 1</w:t>
      </w:r>
    </w:p>
    <w:p w14:paraId="14293693" w14:textId="77777777" w:rsidR="00973A9A" w:rsidRPr="00DB5308" w:rsidRDefault="00973A9A" w:rsidP="00AA3AD8">
      <w:pPr>
        <w:rPr>
          <w:rFonts w:ascii="Garamond" w:hAnsi="Garamond" w:cs="Times New Roman"/>
        </w:rPr>
      </w:pPr>
    </w:p>
    <w:p w14:paraId="29AD00E5" w14:textId="6ADE00CE" w:rsidR="00973A9A" w:rsidRPr="00DB5308" w:rsidRDefault="00973A9A" w:rsidP="00AA3AD8">
      <w:pPr>
        <w:rPr>
          <w:rFonts w:ascii="Garamond" w:hAnsi="Garamond" w:cs="Times New Roman"/>
        </w:rPr>
      </w:pPr>
      <w:r w:rsidRPr="00DB5308">
        <w:rPr>
          <w:rFonts w:ascii="Garamond" w:hAnsi="Garamond" w:cs="Times New Roman"/>
          <w:noProof/>
        </w:rPr>
        <w:drawing>
          <wp:inline distT="0" distB="0" distL="0" distR="0" wp14:anchorId="61D1C2DD" wp14:editId="5FAD5BCF">
            <wp:extent cx="5033991" cy="3802877"/>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1 at 2.19.41 PM.png"/>
                    <pic:cNvPicPr/>
                  </pic:nvPicPr>
                  <pic:blipFill>
                    <a:blip r:embed="rId8">
                      <a:extLst>
                        <a:ext uri="{28A0092B-C50C-407E-A947-70E740481C1C}">
                          <a14:useLocalDpi xmlns:a14="http://schemas.microsoft.com/office/drawing/2010/main" val="0"/>
                        </a:ext>
                      </a:extLst>
                    </a:blip>
                    <a:stretch>
                      <a:fillRect/>
                    </a:stretch>
                  </pic:blipFill>
                  <pic:spPr>
                    <a:xfrm>
                      <a:off x="0" y="0"/>
                      <a:ext cx="5033991" cy="3802877"/>
                    </a:xfrm>
                    <a:prstGeom prst="rect">
                      <a:avLst/>
                    </a:prstGeom>
                  </pic:spPr>
                </pic:pic>
              </a:graphicData>
            </a:graphic>
          </wp:inline>
        </w:drawing>
      </w:r>
    </w:p>
    <w:p w14:paraId="6BDF1073" w14:textId="77777777" w:rsidR="00E960D1" w:rsidRPr="00DB5308" w:rsidRDefault="00E960D1" w:rsidP="001D5C17">
      <w:pPr>
        <w:ind w:firstLine="720"/>
        <w:rPr>
          <w:rFonts w:ascii="Garamond" w:hAnsi="Garamond" w:cs="Times New Roman"/>
        </w:rPr>
      </w:pPr>
    </w:p>
    <w:p w14:paraId="6B5E9855" w14:textId="77777777" w:rsidR="007C56CE" w:rsidRPr="00DB5308" w:rsidRDefault="007C56CE">
      <w:pPr>
        <w:rPr>
          <w:rFonts w:ascii="Garamond" w:hAnsi="Garamond" w:cs="Times New Roman"/>
        </w:rPr>
      </w:pPr>
      <w:r w:rsidRPr="00DB5308">
        <w:rPr>
          <w:rFonts w:ascii="Garamond" w:hAnsi="Garamond" w:cs="Times New Roman"/>
        </w:rPr>
        <w:br w:type="page"/>
      </w:r>
    </w:p>
    <w:p w14:paraId="6B271782" w14:textId="3FD1B6CC" w:rsidR="007C56CE" w:rsidRPr="00DB5308" w:rsidRDefault="007C56CE" w:rsidP="007C56CE">
      <w:pPr>
        <w:rPr>
          <w:rFonts w:ascii="Garamond" w:hAnsi="Garamond" w:cs="Times New Roman"/>
        </w:rPr>
      </w:pPr>
      <w:r w:rsidRPr="00DB5308">
        <w:rPr>
          <w:rFonts w:ascii="Garamond" w:hAnsi="Garamond" w:cs="Times New Roman"/>
        </w:rPr>
        <w:t>Fig. 2</w:t>
      </w:r>
    </w:p>
    <w:p w14:paraId="6B2C15EC" w14:textId="77777777" w:rsidR="007C56CE" w:rsidRPr="00DB5308" w:rsidRDefault="007C56CE" w:rsidP="007C56CE">
      <w:pPr>
        <w:rPr>
          <w:rFonts w:ascii="Garamond" w:hAnsi="Garamond" w:cs="Times New Roman"/>
        </w:rPr>
      </w:pPr>
    </w:p>
    <w:p w14:paraId="79A49639" w14:textId="0097E999" w:rsidR="00124E2A" w:rsidRPr="00DB5308" w:rsidRDefault="007C56CE" w:rsidP="007C56CE">
      <w:pPr>
        <w:rPr>
          <w:rFonts w:ascii="Garamond" w:hAnsi="Garamond" w:cs="Times New Roman"/>
        </w:rPr>
      </w:pPr>
      <w:r w:rsidRPr="00DB5308">
        <w:rPr>
          <w:rFonts w:ascii="Garamond" w:hAnsi="Garamond" w:cs="Times New Roman"/>
          <w:noProof/>
        </w:rPr>
        <w:drawing>
          <wp:inline distT="0" distB="0" distL="0" distR="0" wp14:anchorId="5EE94695" wp14:editId="2434BD5F">
            <wp:extent cx="5155157" cy="5028068"/>
            <wp:effectExtent l="0" t="0" r="127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1 at 2.27.03 PM.png"/>
                    <pic:cNvPicPr/>
                  </pic:nvPicPr>
                  <pic:blipFill>
                    <a:blip r:embed="rId9">
                      <a:extLst>
                        <a:ext uri="{28A0092B-C50C-407E-A947-70E740481C1C}">
                          <a14:useLocalDpi xmlns:a14="http://schemas.microsoft.com/office/drawing/2010/main" val="0"/>
                        </a:ext>
                      </a:extLst>
                    </a:blip>
                    <a:stretch>
                      <a:fillRect/>
                    </a:stretch>
                  </pic:blipFill>
                  <pic:spPr>
                    <a:xfrm>
                      <a:off x="0" y="0"/>
                      <a:ext cx="5155720" cy="5028617"/>
                    </a:xfrm>
                    <a:prstGeom prst="rect">
                      <a:avLst/>
                    </a:prstGeom>
                  </pic:spPr>
                </pic:pic>
              </a:graphicData>
            </a:graphic>
          </wp:inline>
        </w:drawing>
      </w:r>
      <w:r w:rsidR="009E627E" w:rsidRPr="00DB5308">
        <w:rPr>
          <w:rFonts w:ascii="Garamond" w:hAnsi="Garamond" w:cs="Times New Roman"/>
        </w:rPr>
        <w:t xml:space="preserve"> </w:t>
      </w:r>
    </w:p>
    <w:p w14:paraId="2462B41E" w14:textId="77777777" w:rsidR="00124E2A" w:rsidRPr="00DB5308" w:rsidRDefault="00124E2A" w:rsidP="001D5C17">
      <w:pPr>
        <w:ind w:firstLine="720"/>
        <w:rPr>
          <w:rFonts w:ascii="Garamond" w:hAnsi="Garamond" w:cs="Times New Roman"/>
        </w:rPr>
      </w:pPr>
    </w:p>
    <w:p w14:paraId="1673A98E" w14:textId="77777777" w:rsidR="000C37B6" w:rsidRPr="00DB5308" w:rsidRDefault="000C37B6" w:rsidP="001D5C17">
      <w:pPr>
        <w:ind w:firstLine="720"/>
        <w:rPr>
          <w:rFonts w:ascii="Garamond" w:hAnsi="Garamond" w:cs="Times New Roman"/>
        </w:rPr>
      </w:pPr>
    </w:p>
    <w:p w14:paraId="1D8E93DE" w14:textId="77777777" w:rsidR="000C37B6" w:rsidRPr="00DB5308" w:rsidRDefault="000C37B6" w:rsidP="001D5C17">
      <w:pPr>
        <w:ind w:firstLine="720"/>
        <w:rPr>
          <w:rFonts w:ascii="Garamond" w:hAnsi="Garamond" w:cs="Times New Roman"/>
        </w:rPr>
      </w:pPr>
    </w:p>
    <w:p w14:paraId="2DED3569" w14:textId="0FD4B1BA" w:rsidR="00E72776" w:rsidRPr="00DB5308" w:rsidRDefault="00E72776">
      <w:pPr>
        <w:rPr>
          <w:rFonts w:ascii="Garamond" w:hAnsi="Garamond" w:cs="Times New Roman"/>
        </w:rPr>
      </w:pPr>
      <w:r w:rsidRPr="00DB5308">
        <w:rPr>
          <w:rFonts w:ascii="Garamond" w:hAnsi="Garamond" w:cs="Times New Roman"/>
        </w:rPr>
        <w:br w:type="page"/>
      </w:r>
    </w:p>
    <w:p w14:paraId="6DB2E870" w14:textId="2A71A634" w:rsidR="00437738" w:rsidRPr="00DB5308" w:rsidRDefault="00E72776" w:rsidP="00D51DEB">
      <w:pPr>
        <w:rPr>
          <w:rFonts w:ascii="Garamond" w:hAnsi="Garamond" w:cs="Times New Roman"/>
        </w:rPr>
      </w:pPr>
      <w:r w:rsidRPr="00DB5308">
        <w:rPr>
          <w:rFonts w:ascii="Garamond" w:hAnsi="Garamond" w:cs="Times New Roman"/>
        </w:rPr>
        <w:t>Fig. 3</w:t>
      </w:r>
    </w:p>
    <w:p w14:paraId="038BEF8D" w14:textId="11ED199B" w:rsidR="00E72776" w:rsidRPr="00DB5308" w:rsidRDefault="00E72776" w:rsidP="00D51DEB">
      <w:pPr>
        <w:rPr>
          <w:rFonts w:ascii="Garamond" w:hAnsi="Garamond" w:cs="Times New Roman"/>
        </w:rPr>
      </w:pPr>
      <w:r w:rsidRPr="00DB5308">
        <w:rPr>
          <w:rFonts w:ascii="Garamond" w:hAnsi="Garamond" w:cs="Times New Roman"/>
          <w:noProof/>
        </w:rPr>
        <w:drawing>
          <wp:inline distT="0" distB="0" distL="0" distR="0" wp14:anchorId="4FFC160A" wp14:editId="7F395FAE">
            <wp:extent cx="4584902" cy="3371284"/>
            <wp:effectExtent l="0" t="0" r="1270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1 at 2.53.21 PM.png"/>
                    <pic:cNvPicPr/>
                  </pic:nvPicPr>
                  <pic:blipFill>
                    <a:blip r:embed="rId10">
                      <a:extLst>
                        <a:ext uri="{28A0092B-C50C-407E-A947-70E740481C1C}">
                          <a14:useLocalDpi xmlns:a14="http://schemas.microsoft.com/office/drawing/2010/main" val="0"/>
                        </a:ext>
                      </a:extLst>
                    </a:blip>
                    <a:stretch>
                      <a:fillRect/>
                    </a:stretch>
                  </pic:blipFill>
                  <pic:spPr>
                    <a:xfrm>
                      <a:off x="0" y="0"/>
                      <a:ext cx="4585404" cy="3371653"/>
                    </a:xfrm>
                    <a:prstGeom prst="rect">
                      <a:avLst/>
                    </a:prstGeom>
                  </pic:spPr>
                </pic:pic>
              </a:graphicData>
            </a:graphic>
          </wp:inline>
        </w:drawing>
      </w:r>
    </w:p>
    <w:p w14:paraId="1E5F8EB6" w14:textId="77777777" w:rsidR="00437738" w:rsidRPr="00DB5308" w:rsidRDefault="00437738" w:rsidP="001D5C17">
      <w:pPr>
        <w:ind w:firstLine="720"/>
        <w:rPr>
          <w:rFonts w:ascii="Garamond" w:hAnsi="Garamond" w:cs="Times New Roman"/>
        </w:rPr>
      </w:pPr>
    </w:p>
    <w:p w14:paraId="5BDBCB68" w14:textId="7BA0D196" w:rsidR="00437738" w:rsidRPr="00DB5308" w:rsidRDefault="00437738" w:rsidP="001D5C17">
      <w:pPr>
        <w:ind w:firstLine="720"/>
        <w:rPr>
          <w:rFonts w:ascii="Garamond" w:hAnsi="Garamond" w:cs="Times New Roman"/>
        </w:rPr>
      </w:pPr>
    </w:p>
    <w:p w14:paraId="7A8DF103" w14:textId="77777777" w:rsidR="00437738" w:rsidRPr="00DB5308" w:rsidRDefault="00437738" w:rsidP="001D5C17">
      <w:pPr>
        <w:ind w:firstLine="720"/>
        <w:rPr>
          <w:rFonts w:ascii="Garamond" w:hAnsi="Garamond" w:cs="Times New Roman"/>
        </w:rPr>
      </w:pPr>
    </w:p>
    <w:p w14:paraId="3263FDBF" w14:textId="00CFFEC0" w:rsidR="00E72776" w:rsidRPr="00DB5308" w:rsidRDefault="00E72776">
      <w:pPr>
        <w:rPr>
          <w:rFonts w:ascii="Garamond" w:hAnsi="Garamond" w:cs="Times New Roman"/>
        </w:rPr>
      </w:pPr>
      <w:r w:rsidRPr="00DB5308">
        <w:rPr>
          <w:rFonts w:ascii="Garamond" w:hAnsi="Garamond" w:cs="Times New Roman"/>
        </w:rPr>
        <w:br w:type="page"/>
      </w:r>
    </w:p>
    <w:p w14:paraId="466CC824" w14:textId="7B65C7DD" w:rsidR="00437738" w:rsidRPr="00DB5308" w:rsidRDefault="00E72776" w:rsidP="00D51DEB">
      <w:pPr>
        <w:rPr>
          <w:rFonts w:ascii="Garamond" w:hAnsi="Garamond" w:cs="Times New Roman"/>
        </w:rPr>
      </w:pPr>
      <w:r w:rsidRPr="00DB5308">
        <w:rPr>
          <w:rFonts w:ascii="Garamond" w:hAnsi="Garamond" w:cs="Times New Roman"/>
        </w:rPr>
        <w:t>Fig. 4</w:t>
      </w:r>
    </w:p>
    <w:p w14:paraId="5646F65A" w14:textId="5126293B" w:rsidR="00E72776" w:rsidRPr="00DB5308" w:rsidRDefault="00E72776" w:rsidP="00D51DEB">
      <w:pPr>
        <w:rPr>
          <w:rFonts w:ascii="Garamond" w:hAnsi="Garamond" w:cs="Times New Roman"/>
        </w:rPr>
      </w:pPr>
      <w:r w:rsidRPr="00DB5308">
        <w:rPr>
          <w:rFonts w:ascii="Garamond" w:hAnsi="Garamond" w:cs="Times New Roman"/>
          <w:noProof/>
        </w:rPr>
        <w:drawing>
          <wp:inline distT="0" distB="0" distL="0" distR="0" wp14:anchorId="40089E97" wp14:editId="3AD9FA02">
            <wp:extent cx="4634014" cy="37141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8-02-11 at 2.52.55 PM.png"/>
                    <pic:cNvPicPr/>
                  </pic:nvPicPr>
                  <pic:blipFill>
                    <a:blip r:embed="rId11">
                      <a:extLst>
                        <a:ext uri="{28A0092B-C50C-407E-A947-70E740481C1C}">
                          <a14:useLocalDpi xmlns:a14="http://schemas.microsoft.com/office/drawing/2010/main" val="0"/>
                        </a:ext>
                      </a:extLst>
                    </a:blip>
                    <a:stretch>
                      <a:fillRect/>
                    </a:stretch>
                  </pic:blipFill>
                  <pic:spPr>
                    <a:xfrm>
                      <a:off x="0" y="0"/>
                      <a:ext cx="4634502" cy="3714575"/>
                    </a:xfrm>
                    <a:prstGeom prst="rect">
                      <a:avLst/>
                    </a:prstGeom>
                  </pic:spPr>
                </pic:pic>
              </a:graphicData>
            </a:graphic>
          </wp:inline>
        </w:drawing>
      </w:r>
    </w:p>
    <w:p w14:paraId="629FECF7" w14:textId="0FAEA65B" w:rsidR="00523160" w:rsidRPr="00DB5308" w:rsidRDefault="00523160">
      <w:pPr>
        <w:rPr>
          <w:rFonts w:ascii="Garamond" w:hAnsi="Garamond" w:cs="Times New Roman"/>
        </w:rPr>
      </w:pPr>
      <w:r w:rsidRPr="00DB5308">
        <w:rPr>
          <w:rFonts w:ascii="Garamond" w:hAnsi="Garamond" w:cs="Times New Roman"/>
        </w:rPr>
        <w:br w:type="page"/>
      </w:r>
    </w:p>
    <w:p w14:paraId="3A30B34C" w14:textId="3AE55DE7" w:rsidR="00704D6D" w:rsidRPr="00DB5308" w:rsidRDefault="00523160" w:rsidP="00D51DEB">
      <w:pPr>
        <w:rPr>
          <w:rFonts w:ascii="Garamond" w:hAnsi="Garamond" w:cs="Times New Roman"/>
        </w:rPr>
      </w:pPr>
      <w:r w:rsidRPr="00DB5308">
        <w:rPr>
          <w:rFonts w:ascii="Garamond" w:hAnsi="Garamond" w:cs="Times New Roman"/>
        </w:rPr>
        <w:t>Fig. 5</w:t>
      </w:r>
    </w:p>
    <w:p w14:paraId="795B33F6" w14:textId="7BA93CFA" w:rsidR="00523160" w:rsidRPr="00DB5308" w:rsidRDefault="00523160" w:rsidP="00D51DEB">
      <w:pPr>
        <w:rPr>
          <w:rFonts w:ascii="Garamond" w:hAnsi="Garamond" w:cs="Times New Roman"/>
        </w:rPr>
      </w:pPr>
      <w:r w:rsidRPr="00DB5308">
        <w:rPr>
          <w:rFonts w:ascii="Garamond" w:hAnsi="Garamond" w:cs="Times New Roman"/>
          <w:noProof/>
        </w:rPr>
        <w:drawing>
          <wp:inline distT="0" distB="0" distL="0" distR="0" wp14:anchorId="26953430" wp14:editId="04CD2DBE">
            <wp:extent cx="4569737" cy="284629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2">
                      <a:extLst>
                        <a:ext uri="{28A0092B-C50C-407E-A947-70E740481C1C}">
                          <a14:useLocalDpi xmlns:a14="http://schemas.microsoft.com/office/drawing/2010/main" val="0"/>
                        </a:ext>
                      </a:extLst>
                    </a:blip>
                    <a:stretch>
                      <a:fillRect/>
                    </a:stretch>
                  </pic:blipFill>
                  <pic:spPr>
                    <a:xfrm>
                      <a:off x="0" y="0"/>
                      <a:ext cx="4570028" cy="2846474"/>
                    </a:xfrm>
                    <a:prstGeom prst="rect">
                      <a:avLst/>
                    </a:prstGeom>
                  </pic:spPr>
                </pic:pic>
              </a:graphicData>
            </a:graphic>
          </wp:inline>
        </w:drawing>
      </w:r>
    </w:p>
    <w:p w14:paraId="2C529FA4" w14:textId="77777777" w:rsidR="00704D6D" w:rsidRPr="00DB5308" w:rsidRDefault="00704D6D" w:rsidP="001D5C17">
      <w:pPr>
        <w:ind w:firstLine="720"/>
        <w:jc w:val="center"/>
        <w:rPr>
          <w:rFonts w:ascii="Garamond" w:hAnsi="Garamond" w:cs="Times New Roman"/>
        </w:rPr>
      </w:pPr>
    </w:p>
    <w:p w14:paraId="78C31D3B" w14:textId="77777777" w:rsidR="00704D6D" w:rsidRPr="00DB5308" w:rsidRDefault="00704D6D" w:rsidP="001D5C17">
      <w:pPr>
        <w:ind w:firstLine="720"/>
        <w:jc w:val="center"/>
        <w:rPr>
          <w:rFonts w:ascii="Garamond" w:hAnsi="Garamond" w:cs="Times New Roman"/>
        </w:rPr>
      </w:pPr>
    </w:p>
    <w:p w14:paraId="70456BA6" w14:textId="1075D4F1" w:rsidR="00D51DEB" w:rsidRPr="00DB5308" w:rsidRDefault="00D51DEB">
      <w:pPr>
        <w:rPr>
          <w:rFonts w:ascii="Garamond" w:hAnsi="Garamond" w:cs="Times New Roman"/>
        </w:rPr>
      </w:pPr>
      <w:r w:rsidRPr="00DB5308">
        <w:rPr>
          <w:rFonts w:ascii="Garamond" w:hAnsi="Garamond" w:cs="Times New Roman"/>
        </w:rPr>
        <w:br w:type="page"/>
      </w:r>
    </w:p>
    <w:p w14:paraId="1376D002" w14:textId="103343B3" w:rsidR="00704D6D" w:rsidRPr="00DB5308" w:rsidRDefault="00D51DEB" w:rsidP="00D51DEB">
      <w:pPr>
        <w:rPr>
          <w:rFonts w:ascii="Garamond" w:hAnsi="Garamond" w:cs="Times New Roman"/>
        </w:rPr>
      </w:pPr>
      <w:r w:rsidRPr="00DB5308">
        <w:rPr>
          <w:rFonts w:ascii="Garamond" w:hAnsi="Garamond" w:cs="Times New Roman"/>
        </w:rPr>
        <w:t>Fig. 6</w:t>
      </w:r>
    </w:p>
    <w:p w14:paraId="5016A7E1" w14:textId="6455ACB0" w:rsidR="00D51DEB" w:rsidRPr="00DB5308" w:rsidRDefault="00D51DEB" w:rsidP="00D51DEB">
      <w:pPr>
        <w:rPr>
          <w:rFonts w:ascii="Garamond" w:hAnsi="Garamond" w:cs="Times New Roman"/>
        </w:rPr>
      </w:pPr>
      <w:r w:rsidRPr="00DB5308">
        <w:rPr>
          <w:rFonts w:ascii="Garamond" w:hAnsi="Garamond" w:cs="Times New Roman"/>
          <w:noProof/>
        </w:rPr>
        <w:drawing>
          <wp:inline distT="0" distB="0" distL="0" distR="0" wp14:anchorId="45CECDC1" wp14:editId="5F4E045F">
            <wp:extent cx="4295570" cy="119958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2.png"/>
                    <pic:cNvPicPr/>
                  </pic:nvPicPr>
                  <pic:blipFill>
                    <a:blip r:embed="rId13">
                      <a:extLst>
                        <a:ext uri="{28A0092B-C50C-407E-A947-70E740481C1C}">
                          <a14:useLocalDpi xmlns:a14="http://schemas.microsoft.com/office/drawing/2010/main" val="0"/>
                        </a:ext>
                      </a:extLst>
                    </a:blip>
                    <a:stretch>
                      <a:fillRect/>
                    </a:stretch>
                  </pic:blipFill>
                  <pic:spPr>
                    <a:xfrm>
                      <a:off x="0" y="0"/>
                      <a:ext cx="4297545" cy="1200136"/>
                    </a:xfrm>
                    <a:prstGeom prst="rect">
                      <a:avLst/>
                    </a:prstGeom>
                  </pic:spPr>
                </pic:pic>
              </a:graphicData>
            </a:graphic>
          </wp:inline>
        </w:drawing>
      </w:r>
    </w:p>
    <w:p w14:paraId="1110DC59" w14:textId="4AF0F5F0" w:rsidR="009800F4" w:rsidRPr="00DB5308" w:rsidRDefault="009800F4" w:rsidP="001D5C17">
      <w:pPr>
        <w:ind w:firstLine="720"/>
        <w:rPr>
          <w:rFonts w:ascii="Garamond" w:hAnsi="Garamond" w:cs="Times New Roman"/>
        </w:rPr>
      </w:pPr>
    </w:p>
    <w:p w14:paraId="0A9D0BB4" w14:textId="77777777" w:rsidR="00D51DEB" w:rsidRPr="00DB5308" w:rsidRDefault="0057126F">
      <w:pPr>
        <w:rPr>
          <w:rFonts w:ascii="Garamond" w:hAnsi="Garamond" w:cs="Times New Roman"/>
        </w:rPr>
      </w:pPr>
      <w:r w:rsidRPr="00DB5308">
        <w:rPr>
          <w:rFonts w:ascii="Garamond" w:hAnsi="Garamond" w:cs="Times New Roman"/>
        </w:rPr>
        <w:br w:type="page"/>
      </w:r>
      <w:r w:rsidR="00D51DEB" w:rsidRPr="00DB5308">
        <w:rPr>
          <w:rFonts w:ascii="Garamond" w:hAnsi="Garamond" w:cs="Times New Roman"/>
        </w:rPr>
        <w:t>Fig. 7</w:t>
      </w:r>
    </w:p>
    <w:p w14:paraId="2920365C" w14:textId="0F421758" w:rsidR="00D51DEB" w:rsidRPr="00DB5308" w:rsidRDefault="00D51DEB">
      <w:pPr>
        <w:rPr>
          <w:rFonts w:ascii="Garamond" w:hAnsi="Garamond" w:cs="Times New Roman"/>
        </w:rPr>
      </w:pPr>
      <w:r w:rsidRPr="00DB5308">
        <w:rPr>
          <w:rFonts w:ascii="Garamond" w:hAnsi="Garamond" w:cs="Times New Roman"/>
          <w:noProof/>
        </w:rPr>
        <w:drawing>
          <wp:inline distT="0" distB="0" distL="0" distR="0" wp14:anchorId="75864629" wp14:editId="486CB81C">
            <wp:extent cx="5073105" cy="1771084"/>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3.png"/>
                    <pic:cNvPicPr/>
                  </pic:nvPicPr>
                  <pic:blipFill>
                    <a:blip r:embed="rId14">
                      <a:extLst>
                        <a:ext uri="{28A0092B-C50C-407E-A947-70E740481C1C}">
                          <a14:useLocalDpi xmlns:a14="http://schemas.microsoft.com/office/drawing/2010/main" val="0"/>
                        </a:ext>
                      </a:extLst>
                    </a:blip>
                    <a:stretch>
                      <a:fillRect/>
                    </a:stretch>
                  </pic:blipFill>
                  <pic:spPr>
                    <a:xfrm>
                      <a:off x="0" y="0"/>
                      <a:ext cx="5074449" cy="1771553"/>
                    </a:xfrm>
                    <a:prstGeom prst="rect">
                      <a:avLst/>
                    </a:prstGeom>
                  </pic:spPr>
                </pic:pic>
              </a:graphicData>
            </a:graphic>
          </wp:inline>
        </w:drawing>
      </w:r>
      <w:r w:rsidRPr="00DB5308">
        <w:rPr>
          <w:rFonts w:ascii="Garamond" w:hAnsi="Garamond" w:cs="Times New Roman"/>
        </w:rPr>
        <w:br w:type="page"/>
      </w:r>
    </w:p>
    <w:p w14:paraId="067D2910" w14:textId="77777777" w:rsidR="0057126F" w:rsidRPr="00DB5308" w:rsidRDefault="0057126F">
      <w:pPr>
        <w:rPr>
          <w:rFonts w:ascii="Garamond" w:hAnsi="Garamond" w:cs="Times New Roman"/>
        </w:rPr>
      </w:pPr>
    </w:p>
    <w:p w14:paraId="4EE1EC11" w14:textId="632F5016" w:rsidR="009800F4" w:rsidRPr="00DB5308" w:rsidRDefault="009800F4" w:rsidP="001D5C17">
      <w:pPr>
        <w:ind w:firstLine="720"/>
        <w:jc w:val="center"/>
        <w:outlineLvl w:val="0"/>
        <w:rPr>
          <w:rFonts w:ascii="Garamond" w:hAnsi="Garamond" w:cs="Times New Roman"/>
        </w:rPr>
      </w:pPr>
      <w:r w:rsidRPr="00DB5308">
        <w:rPr>
          <w:rFonts w:ascii="Garamond" w:hAnsi="Garamond" w:cs="Times New Roman"/>
        </w:rPr>
        <w:t>Works Cited</w:t>
      </w:r>
    </w:p>
    <w:p w14:paraId="4C2A28AF" w14:textId="77777777" w:rsidR="009800F4" w:rsidRPr="00DB5308" w:rsidRDefault="009800F4" w:rsidP="001D5C17">
      <w:pPr>
        <w:ind w:firstLine="720"/>
        <w:rPr>
          <w:rFonts w:ascii="Garamond" w:hAnsi="Garamond" w:cs="Times New Roman"/>
        </w:rPr>
      </w:pPr>
    </w:p>
    <w:p w14:paraId="033FB499" w14:textId="77777777" w:rsidR="00957E04" w:rsidRPr="00DB5308" w:rsidRDefault="00957E04" w:rsidP="00957E04">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obamiconme. 2009. “Obamicon.Me.” </w:t>
      </w:r>
      <w:r w:rsidRPr="00DB5308">
        <w:rPr>
          <w:rFonts w:ascii="Garamond" w:hAnsi="Garamond" w:cs="Times New Roman"/>
          <w:i/>
          <w:iCs/>
          <w:noProof/>
        </w:rPr>
        <w:t>Twitter</w:t>
      </w:r>
      <w:r w:rsidRPr="00DB5308">
        <w:rPr>
          <w:rFonts w:ascii="Garamond" w:hAnsi="Garamond" w:cs="Times New Roman"/>
          <w:noProof/>
        </w:rPr>
        <w:t>. https://twitter.com/obamiconme.</w:t>
      </w:r>
    </w:p>
    <w:p w14:paraId="1652D846" w14:textId="2283F9FA" w:rsidR="00957E04" w:rsidRPr="00DB5308" w:rsidRDefault="00957E04" w:rsidP="00957E04">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ObamiconMe. 2017. “Obamicon.me.” </w:t>
      </w:r>
      <w:r w:rsidRPr="00DB5308">
        <w:rPr>
          <w:rFonts w:ascii="Garamond" w:hAnsi="Garamond" w:cs="Times New Roman"/>
          <w:i/>
          <w:iCs/>
          <w:noProof/>
        </w:rPr>
        <w:t>Facebook</w:t>
      </w:r>
      <w:r w:rsidRPr="00DB5308">
        <w:rPr>
          <w:rFonts w:ascii="Garamond" w:hAnsi="Garamond" w:cs="Times New Roman"/>
          <w:noProof/>
        </w:rPr>
        <w:t>. Accessed November 26. https://www.facebook.com/pg/ObamiconMe/.</w:t>
      </w:r>
    </w:p>
    <w:p w14:paraId="0867999E"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Barad, Karen. 2007. </w:t>
      </w:r>
      <w:r w:rsidRPr="00DB5308">
        <w:rPr>
          <w:rFonts w:ascii="Garamond" w:hAnsi="Garamond" w:cs="Times New Roman"/>
          <w:i/>
        </w:rPr>
        <w:t>Meeting the Universe Halfway: Quantum Physics and the Entanglement of Matter and Meaning</w:t>
      </w:r>
      <w:r w:rsidRPr="00DB5308">
        <w:rPr>
          <w:rFonts w:ascii="Garamond" w:hAnsi="Garamond" w:cs="Times New Roman"/>
        </w:rPr>
        <w:t xml:space="preserve">. Durham, North Carolina: Duke University Press. </w:t>
      </w:r>
    </w:p>
    <w:p w14:paraId="097D064A"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Boczkowski, Pablo and Leah A. Lievrouw. 2008. “Bridging STS and Communication Studies: Scholarship on Media and Information Technologies.” </w:t>
      </w:r>
      <w:proofErr w:type="gramStart"/>
      <w:r w:rsidRPr="00DB5308">
        <w:rPr>
          <w:rFonts w:ascii="Garamond" w:hAnsi="Garamond" w:cs="Times New Roman"/>
        </w:rPr>
        <w:t xml:space="preserve">In </w:t>
      </w:r>
      <w:r w:rsidRPr="00DB5308">
        <w:rPr>
          <w:rFonts w:ascii="Garamond" w:hAnsi="Garamond" w:cs="Times New Roman"/>
          <w:i/>
        </w:rPr>
        <w:t>The Handbook of Science and Technology Studies</w:t>
      </w:r>
      <w:r w:rsidRPr="00DB5308">
        <w:rPr>
          <w:rFonts w:ascii="Garamond" w:hAnsi="Garamond" w:cs="Times New Roman"/>
        </w:rPr>
        <w:t>.</w:t>
      </w:r>
      <w:proofErr w:type="gramEnd"/>
      <w:r w:rsidRPr="00DB5308">
        <w:rPr>
          <w:rFonts w:ascii="Garamond" w:hAnsi="Garamond" w:cs="Times New Roman"/>
        </w:rPr>
        <w:t xml:space="preserve"> Cambridge, Massachusetts: MIT Press. 947-967. Third edition.</w:t>
      </w:r>
    </w:p>
    <w:p w14:paraId="1C66E7BA"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Bowker, Geoffrey C and Susan Leigh Star. 1999. </w:t>
      </w:r>
      <w:r w:rsidRPr="00DB5308">
        <w:rPr>
          <w:rFonts w:ascii="Garamond" w:hAnsi="Garamond" w:cs="Times New Roman"/>
          <w:i/>
        </w:rPr>
        <w:t>Sorting Things Out: Classification and It’s Consequences</w:t>
      </w:r>
      <w:r w:rsidRPr="00DB5308">
        <w:rPr>
          <w:rFonts w:ascii="Garamond" w:hAnsi="Garamond" w:cs="Times New Roman"/>
        </w:rPr>
        <w:t xml:space="preserve">. Cambridge, Massachusetts: MIT Press. </w:t>
      </w:r>
    </w:p>
    <w:p w14:paraId="4BF84D3F" w14:textId="2A403451" w:rsidR="00957E04" w:rsidRPr="00DB5308" w:rsidRDefault="009800F4" w:rsidP="00957E04">
      <w:pPr>
        <w:ind w:left="720" w:hanging="720"/>
        <w:rPr>
          <w:rFonts w:ascii="Garamond" w:hAnsi="Garamond" w:cs="Times New Roman"/>
        </w:rPr>
      </w:pPr>
      <w:r w:rsidRPr="00DB5308">
        <w:rPr>
          <w:rFonts w:ascii="Garamond" w:hAnsi="Garamond" w:cs="Times New Roman"/>
        </w:rPr>
        <w:t xml:space="preserve">De </w:t>
      </w:r>
      <w:proofErr w:type="spellStart"/>
      <w:r w:rsidRPr="00DB5308">
        <w:rPr>
          <w:rFonts w:ascii="Garamond" w:hAnsi="Garamond" w:cs="Times New Roman"/>
        </w:rPr>
        <w:t>Vries</w:t>
      </w:r>
      <w:proofErr w:type="spellEnd"/>
      <w:r w:rsidRPr="00DB5308">
        <w:rPr>
          <w:rFonts w:ascii="Garamond" w:hAnsi="Garamond" w:cs="Times New Roman"/>
        </w:rPr>
        <w:t xml:space="preserve">, </w:t>
      </w:r>
      <w:proofErr w:type="spellStart"/>
      <w:r w:rsidRPr="00DB5308">
        <w:rPr>
          <w:rFonts w:ascii="Garamond" w:hAnsi="Garamond" w:cs="Times New Roman"/>
        </w:rPr>
        <w:t>Imar</w:t>
      </w:r>
      <w:proofErr w:type="spellEnd"/>
      <w:r w:rsidRPr="00DB5308">
        <w:rPr>
          <w:rFonts w:ascii="Garamond" w:hAnsi="Garamond" w:cs="Times New Roman"/>
        </w:rPr>
        <w:t xml:space="preserve"> O. 2012. </w:t>
      </w:r>
      <w:proofErr w:type="spellStart"/>
      <w:r w:rsidRPr="00DB5308">
        <w:rPr>
          <w:rFonts w:ascii="Garamond" w:hAnsi="Garamond" w:cs="Times New Roman"/>
          <w:i/>
        </w:rPr>
        <w:t>Tantalisingly</w:t>
      </w:r>
      <w:proofErr w:type="spellEnd"/>
      <w:r w:rsidRPr="00DB5308">
        <w:rPr>
          <w:rFonts w:ascii="Garamond" w:hAnsi="Garamond" w:cs="Times New Roman"/>
          <w:i/>
        </w:rPr>
        <w:t xml:space="preserve"> Close: An Archaeology of Communication Desires in Discourses of Wireless Media</w:t>
      </w:r>
      <w:r w:rsidRPr="00DB5308">
        <w:rPr>
          <w:rFonts w:ascii="Garamond" w:hAnsi="Garamond" w:cs="Times New Roman"/>
        </w:rPr>
        <w:t xml:space="preserve">. Amsterdam: Amsterdam University Press. </w:t>
      </w:r>
    </w:p>
    <w:p w14:paraId="1F9DA562" w14:textId="77777777" w:rsidR="009800F4" w:rsidRPr="00DB5308" w:rsidRDefault="009800F4" w:rsidP="0057126F">
      <w:pPr>
        <w:ind w:left="720" w:hanging="720"/>
        <w:rPr>
          <w:rFonts w:ascii="Garamond" w:hAnsi="Garamond" w:cs="Times New Roman"/>
        </w:rPr>
      </w:pPr>
      <w:proofErr w:type="spellStart"/>
      <w:r w:rsidRPr="00DB5308">
        <w:rPr>
          <w:rFonts w:ascii="Garamond" w:hAnsi="Garamond" w:cs="Times New Roman"/>
        </w:rPr>
        <w:t>Druckrey</w:t>
      </w:r>
      <w:proofErr w:type="spellEnd"/>
      <w:r w:rsidRPr="00DB5308">
        <w:rPr>
          <w:rFonts w:ascii="Garamond" w:hAnsi="Garamond" w:cs="Times New Roman"/>
        </w:rPr>
        <w:t>, Timothy. 2006. “</w:t>
      </w:r>
      <w:proofErr w:type="spellStart"/>
      <w:r w:rsidRPr="00DB5308">
        <w:rPr>
          <w:rFonts w:ascii="Garamond" w:hAnsi="Garamond" w:cs="Times New Roman"/>
        </w:rPr>
        <w:t>Foreward</w:t>
      </w:r>
      <w:proofErr w:type="spellEnd"/>
      <w:r w:rsidRPr="00DB5308">
        <w:rPr>
          <w:rFonts w:ascii="Garamond" w:hAnsi="Garamond" w:cs="Times New Roman"/>
        </w:rPr>
        <w:t xml:space="preserve">.” In: </w:t>
      </w:r>
      <w:r w:rsidRPr="00DB5308">
        <w:rPr>
          <w:rFonts w:ascii="Garamond" w:hAnsi="Garamond" w:cs="Times New Roman"/>
          <w:i/>
        </w:rPr>
        <w:t>Deep Time of the Media: Toward an Archaeology of Hearing and Seeing by Technical Means</w:t>
      </w:r>
      <w:r w:rsidRPr="00DB5308">
        <w:rPr>
          <w:rFonts w:ascii="Garamond" w:hAnsi="Garamond" w:cs="Times New Roman"/>
        </w:rPr>
        <w:t xml:space="preserve">, Siegfried </w:t>
      </w:r>
      <w:proofErr w:type="spellStart"/>
      <w:r w:rsidRPr="00DB5308">
        <w:rPr>
          <w:rFonts w:ascii="Garamond" w:hAnsi="Garamond" w:cs="Times New Roman"/>
        </w:rPr>
        <w:t>Zielinksi</w:t>
      </w:r>
      <w:proofErr w:type="spellEnd"/>
      <w:r w:rsidRPr="00DB5308">
        <w:rPr>
          <w:rFonts w:ascii="Garamond" w:hAnsi="Garamond" w:cs="Times New Roman"/>
        </w:rPr>
        <w:t xml:space="preserve">, translated by Gloria </w:t>
      </w:r>
      <w:proofErr w:type="spellStart"/>
      <w:r w:rsidRPr="00DB5308">
        <w:rPr>
          <w:rFonts w:ascii="Garamond" w:hAnsi="Garamond" w:cs="Times New Roman"/>
        </w:rPr>
        <w:t>Custance</w:t>
      </w:r>
      <w:proofErr w:type="spellEnd"/>
      <w:r w:rsidRPr="00DB5308">
        <w:rPr>
          <w:rFonts w:ascii="Garamond" w:hAnsi="Garamond" w:cs="Times New Roman"/>
        </w:rPr>
        <w:t xml:space="preserve">. </w:t>
      </w:r>
      <w:proofErr w:type="spellStart"/>
      <w:r w:rsidRPr="00DB5308">
        <w:rPr>
          <w:rFonts w:ascii="Garamond" w:hAnsi="Garamond" w:cs="Times New Roman"/>
        </w:rPr>
        <w:t>Cambrdige</w:t>
      </w:r>
      <w:proofErr w:type="spellEnd"/>
      <w:r w:rsidRPr="00DB5308">
        <w:rPr>
          <w:rFonts w:ascii="Garamond" w:hAnsi="Garamond" w:cs="Times New Roman"/>
        </w:rPr>
        <w:t xml:space="preserve">, Massachusetts: The MIT Press. </w:t>
      </w:r>
    </w:p>
    <w:p w14:paraId="7C23C982" w14:textId="218E60E2" w:rsidR="00957E04" w:rsidRPr="00DB5308" w:rsidRDefault="00957E04" w:rsidP="00957E04">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Duffy, Sean. 2009. “Obamicon Yourself!” </w:t>
      </w:r>
      <w:r w:rsidRPr="00DB5308">
        <w:rPr>
          <w:rFonts w:ascii="Garamond" w:hAnsi="Garamond" w:cs="Times New Roman"/>
          <w:i/>
          <w:iCs/>
          <w:noProof/>
        </w:rPr>
        <w:t>Social Media Today</w:t>
      </w:r>
      <w:r w:rsidRPr="00DB5308">
        <w:rPr>
          <w:rFonts w:ascii="Garamond" w:hAnsi="Garamond" w:cs="Times New Roman"/>
          <w:noProof/>
        </w:rPr>
        <w:t xml:space="preserve">, January 22. </w:t>
      </w:r>
      <w:hyperlink r:id="rId15" w:history="1">
        <w:r w:rsidRPr="00DB5308">
          <w:rPr>
            <w:rStyle w:val="Hyperlink"/>
            <w:rFonts w:ascii="Garamond" w:hAnsi="Garamond" w:cs="Times New Roman"/>
            <w:noProof/>
          </w:rPr>
          <w:t>https://www.socialmediatoday.com/content/obamicon-yourself</w:t>
        </w:r>
      </w:hyperlink>
      <w:r w:rsidRPr="00DB5308">
        <w:rPr>
          <w:rFonts w:ascii="Garamond" w:hAnsi="Garamond" w:cs="Times New Roman"/>
          <w:noProof/>
        </w:rPr>
        <w:t>.</w:t>
      </w:r>
    </w:p>
    <w:p w14:paraId="60E4E7D1" w14:textId="7C2E5610" w:rsidR="00957E04" w:rsidRPr="00DB5308" w:rsidRDefault="00957E04" w:rsidP="00957E04">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Edwards, Richard L. 2011. “Flip The Script: Political Mashups as Transgressive Texts.” In </w:t>
      </w:r>
      <w:r w:rsidRPr="00DB5308">
        <w:rPr>
          <w:rFonts w:ascii="Garamond" w:hAnsi="Garamond" w:cs="Times New Roman"/>
          <w:i/>
          <w:iCs/>
          <w:noProof/>
        </w:rPr>
        <w:t>Transgression 2.0: Media, Culture, and the Politics of a Digital Age</w:t>
      </w:r>
      <w:r w:rsidRPr="00DB5308">
        <w:rPr>
          <w:rFonts w:ascii="Garamond" w:hAnsi="Garamond" w:cs="Times New Roman"/>
          <w:noProof/>
        </w:rPr>
        <w:t>, edited by Ted Gournelos and David J. Gunkel, 26–41. New York: Continuum.</w:t>
      </w:r>
    </w:p>
    <w:p w14:paraId="7DDE6861"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Elsaesser, Thomas. 2016. “Media archaeology as symptom.” </w:t>
      </w:r>
      <w:r w:rsidRPr="00DB5308">
        <w:rPr>
          <w:rFonts w:ascii="Garamond" w:hAnsi="Garamond" w:cs="Times New Roman"/>
          <w:i/>
        </w:rPr>
        <w:t>New Review of Film and Television Studies</w:t>
      </w:r>
      <w:r w:rsidRPr="00DB5308">
        <w:rPr>
          <w:rFonts w:ascii="Garamond" w:hAnsi="Garamond" w:cs="Times New Roman"/>
        </w:rPr>
        <w:t xml:space="preserve"> 14(2): 181-215. </w:t>
      </w:r>
    </w:p>
    <w:p w14:paraId="585751E4"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Ernst, Wolfgang. 2013. </w:t>
      </w:r>
      <w:r w:rsidRPr="00DB5308">
        <w:rPr>
          <w:rFonts w:ascii="Garamond" w:hAnsi="Garamond" w:cs="Times New Roman"/>
          <w:i/>
        </w:rPr>
        <w:t>Digital Memory and the Archive</w:t>
      </w:r>
      <w:r w:rsidRPr="00DB5308">
        <w:rPr>
          <w:rFonts w:ascii="Garamond" w:hAnsi="Garamond" w:cs="Times New Roman"/>
        </w:rPr>
        <w:t xml:space="preserve"> edited by Jussi Parikka. Minneapolis: University of Minnesota Press.</w:t>
      </w:r>
    </w:p>
    <w:p w14:paraId="153F2685" w14:textId="748EBBED" w:rsidR="00957E04" w:rsidRPr="00DB5308" w:rsidRDefault="00957E04" w:rsidP="00957E04">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Explore #obamicon.” n.d. </w:t>
      </w:r>
      <w:r w:rsidRPr="00DB5308">
        <w:rPr>
          <w:rFonts w:ascii="Garamond" w:hAnsi="Garamond" w:cs="Times New Roman"/>
          <w:i/>
          <w:iCs/>
          <w:noProof/>
        </w:rPr>
        <w:t>Deviant Art</w:t>
      </w:r>
      <w:r w:rsidRPr="00DB5308">
        <w:rPr>
          <w:rFonts w:ascii="Garamond" w:hAnsi="Garamond" w:cs="Times New Roman"/>
          <w:noProof/>
        </w:rPr>
        <w:t>.</w:t>
      </w:r>
    </w:p>
    <w:p w14:paraId="32262CC9" w14:textId="0DE16253" w:rsidR="0058619B" w:rsidRPr="00DB5308" w:rsidRDefault="0058619B" w:rsidP="0057126F">
      <w:pPr>
        <w:ind w:left="720" w:hanging="720"/>
        <w:rPr>
          <w:rFonts w:ascii="Garamond" w:hAnsi="Garamond" w:cs="Times New Roman"/>
        </w:rPr>
      </w:pPr>
      <w:r w:rsidRPr="00DB5308">
        <w:rPr>
          <w:rFonts w:ascii="Garamond" w:hAnsi="Garamond" w:cs="Times New Roman"/>
        </w:rPr>
        <w:t xml:space="preserve">Fairey, Shepard. 2009. “Spreading the Hope: Street Artist Shepard Fairey.” </w:t>
      </w:r>
      <w:r w:rsidRPr="00DB5308">
        <w:rPr>
          <w:rFonts w:ascii="Garamond" w:hAnsi="Garamond" w:cs="Times New Roman"/>
          <w:i/>
        </w:rPr>
        <w:t>Fresh Air</w:t>
      </w:r>
      <w:r w:rsidRPr="00DB5308">
        <w:rPr>
          <w:rFonts w:ascii="Garamond" w:hAnsi="Garamond" w:cs="Times New Roman"/>
        </w:rPr>
        <w:t xml:space="preserve"> on </w:t>
      </w:r>
      <w:r w:rsidRPr="00DB5308">
        <w:rPr>
          <w:rFonts w:ascii="Garamond" w:hAnsi="Garamond" w:cs="Times New Roman"/>
          <w:i/>
        </w:rPr>
        <w:t>National Public Radio</w:t>
      </w:r>
      <w:r w:rsidRPr="00DB5308">
        <w:rPr>
          <w:rFonts w:ascii="Garamond" w:hAnsi="Garamond" w:cs="Times New Roman"/>
        </w:rPr>
        <w:t xml:space="preserve">. Available at: </w:t>
      </w:r>
      <w:hyperlink r:id="rId16" w:history="1">
        <w:r w:rsidRPr="00DB5308">
          <w:rPr>
            <w:rStyle w:val="Hyperlink"/>
            <w:rFonts w:ascii="Garamond" w:hAnsi="Garamond" w:cs="Times New Roman"/>
          </w:rPr>
          <w:t>http://www.npr.org/templates/story/story.php?storyId=99466584</w:t>
        </w:r>
      </w:hyperlink>
      <w:r w:rsidRPr="00DB5308">
        <w:rPr>
          <w:rFonts w:ascii="Garamond" w:hAnsi="Garamond" w:cs="Times New Roman"/>
        </w:rPr>
        <w:t xml:space="preserve">. </w:t>
      </w:r>
    </w:p>
    <w:p w14:paraId="28ED6D06" w14:textId="77777777" w:rsidR="009800F4" w:rsidRPr="00DB5308" w:rsidRDefault="009800F4" w:rsidP="0057126F">
      <w:pPr>
        <w:ind w:left="720" w:hanging="720"/>
        <w:rPr>
          <w:rFonts w:ascii="Garamond" w:hAnsi="Garamond" w:cs="Times New Roman"/>
        </w:rPr>
      </w:pPr>
      <w:proofErr w:type="spellStart"/>
      <w:r w:rsidRPr="00DB5308">
        <w:rPr>
          <w:rFonts w:ascii="Garamond" w:hAnsi="Garamond" w:cs="Times New Roman"/>
        </w:rPr>
        <w:t>Fickers</w:t>
      </w:r>
      <w:proofErr w:type="spellEnd"/>
      <w:r w:rsidRPr="00DB5308">
        <w:rPr>
          <w:rFonts w:ascii="Garamond" w:hAnsi="Garamond" w:cs="Times New Roman"/>
        </w:rPr>
        <w:t>, Andreas and Anne-</w:t>
      </w:r>
      <w:proofErr w:type="spellStart"/>
      <w:r w:rsidRPr="00DB5308">
        <w:rPr>
          <w:rFonts w:ascii="Garamond" w:hAnsi="Garamond" w:cs="Times New Roman"/>
        </w:rPr>
        <w:t>Katrin</w:t>
      </w:r>
      <w:proofErr w:type="spellEnd"/>
      <w:r w:rsidRPr="00DB5308">
        <w:rPr>
          <w:rFonts w:ascii="Garamond" w:hAnsi="Garamond" w:cs="Times New Roman"/>
        </w:rPr>
        <w:t xml:space="preserve"> Weber. 2015. “Towards and Archaeology of Television.” </w:t>
      </w:r>
      <w:r w:rsidRPr="00DB5308">
        <w:rPr>
          <w:rFonts w:ascii="Garamond" w:hAnsi="Garamond" w:cs="Times New Roman"/>
          <w:i/>
        </w:rPr>
        <w:t>View: Journal of European Television History &amp; Culture</w:t>
      </w:r>
      <w:r w:rsidRPr="00DB5308">
        <w:rPr>
          <w:rFonts w:ascii="Garamond" w:hAnsi="Garamond" w:cs="Times New Roman"/>
        </w:rPr>
        <w:t xml:space="preserve"> 4(7): 1-6.</w:t>
      </w:r>
    </w:p>
    <w:p w14:paraId="15D82086" w14:textId="68DA4543" w:rsidR="00957E04" w:rsidRPr="00DB5308" w:rsidRDefault="00957E04" w:rsidP="00957E04">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FOLIO: Magazine Staff. 2009. “Tim Regan-Porter.” </w:t>
      </w:r>
      <w:r w:rsidRPr="00DB5308">
        <w:rPr>
          <w:rFonts w:ascii="Garamond" w:hAnsi="Garamond" w:cs="Times New Roman"/>
          <w:i/>
          <w:iCs/>
          <w:noProof/>
        </w:rPr>
        <w:t>FOLIO</w:t>
      </w:r>
      <w:r w:rsidRPr="00DB5308">
        <w:rPr>
          <w:rFonts w:ascii="Garamond" w:hAnsi="Garamond" w:cs="Times New Roman"/>
          <w:noProof/>
        </w:rPr>
        <w:t>, March.</w:t>
      </w:r>
    </w:p>
    <w:p w14:paraId="377C46D0"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Fuller, Steve and James H. Collier. 2004. </w:t>
      </w:r>
      <w:r w:rsidRPr="00DB5308">
        <w:rPr>
          <w:rFonts w:ascii="Garamond" w:hAnsi="Garamond" w:cs="Times New Roman"/>
          <w:i/>
        </w:rPr>
        <w:t>Philosophy, Rhetoric, and the End of Knowledge: A New Beginning for Science and Technology Studies</w:t>
      </w:r>
      <w:r w:rsidRPr="00DB5308">
        <w:rPr>
          <w:rFonts w:ascii="Garamond" w:hAnsi="Garamond" w:cs="Times New Roman"/>
        </w:rPr>
        <w:t>. Mahwah, New Jersey: Lawrence Erlbaum Associations. Second Edition.</w:t>
      </w:r>
    </w:p>
    <w:p w14:paraId="35B565EA"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Garland, David. 2014. “What is a ‘history of the present’? On Foucault’s genealogies and their critical preconditions.” </w:t>
      </w:r>
      <w:r w:rsidRPr="00DB5308">
        <w:rPr>
          <w:rFonts w:ascii="Garamond" w:hAnsi="Garamond" w:cs="Times New Roman"/>
          <w:i/>
        </w:rPr>
        <w:t>Punishment &amp; Society</w:t>
      </w:r>
      <w:r w:rsidRPr="00DB5308">
        <w:rPr>
          <w:rFonts w:ascii="Garamond" w:hAnsi="Garamond" w:cs="Times New Roman"/>
        </w:rPr>
        <w:t xml:space="preserve"> 16(4): 365-384. </w:t>
      </w:r>
    </w:p>
    <w:p w14:paraId="62C07715" w14:textId="0CA55C7D" w:rsidR="00957E04" w:rsidRPr="00DB5308" w:rsidRDefault="00957E04" w:rsidP="0057126F">
      <w:pPr>
        <w:ind w:left="720" w:hanging="720"/>
        <w:rPr>
          <w:rFonts w:ascii="Garamond" w:hAnsi="Garamond" w:cs="Times New Roman"/>
        </w:rPr>
      </w:pPr>
      <w:r w:rsidRPr="00DB5308">
        <w:rPr>
          <w:rFonts w:ascii="Garamond" w:hAnsi="Garamond" w:cs="Times New Roman"/>
          <w:noProof/>
        </w:rPr>
        <w:t xml:space="preserve">Garun, Natt. 2017. “Photobucket Accues of Blackmail after Quietly Requiring Users to Pay $400 a Year to Hotlink.” </w:t>
      </w:r>
      <w:r w:rsidRPr="00DB5308">
        <w:rPr>
          <w:rFonts w:ascii="Garamond" w:hAnsi="Garamond" w:cs="Times New Roman"/>
          <w:i/>
          <w:iCs/>
          <w:noProof/>
        </w:rPr>
        <w:t>The Verge</w:t>
      </w:r>
      <w:r w:rsidRPr="00DB5308">
        <w:rPr>
          <w:rFonts w:ascii="Garamond" w:hAnsi="Garamond" w:cs="Times New Roman"/>
          <w:noProof/>
        </w:rPr>
        <w:t>, July 4. https://www.theverge.com/2017/7/4/15919224/photobucket-broken-images-amazon-ebay-etsy-paid-update</w:t>
      </w:r>
    </w:p>
    <w:p w14:paraId="0B139F5F"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Gries, Laurie E. 2015. </w:t>
      </w:r>
      <w:r w:rsidRPr="00DB5308">
        <w:rPr>
          <w:rFonts w:ascii="Garamond" w:hAnsi="Garamond" w:cs="Times New Roman"/>
          <w:i/>
        </w:rPr>
        <w:t xml:space="preserve">Still Life with Rhetoric: A New Materialist Approach for Visual Rhetorics. </w:t>
      </w:r>
      <w:r w:rsidRPr="00DB5308">
        <w:rPr>
          <w:rFonts w:ascii="Garamond" w:hAnsi="Garamond" w:cs="Times New Roman"/>
        </w:rPr>
        <w:t xml:space="preserve">Logan: Utah State University Press. </w:t>
      </w:r>
    </w:p>
    <w:p w14:paraId="55535C00" w14:textId="49E8AE5E" w:rsidR="00957E04" w:rsidRPr="00DB5308" w:rsidRDefault="00957E04" w:rsidP="00957E04">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Gries, Laurie. 2015. “Obama Zombies and Rhetorical (Dis)Identifications in an Era of Dog Whistle Politics and Political Polarizaion.” </w:t>
      </w:r>
      <w:r w:rsidRPr="00DB5308">
        <w:rPr>
          <w:rFonts w:ascii="Garamond" w:hAnsi="Garamond" w:cs="Times New Roman"/>
          <w:i/>
          <w:iCs/>
          <w:noProof/>
        </w:rPr>
        <w:t>ImageTexT: Interdisciplinary Comics Studies</w:t>
      </w:r>
      <w:r w:rsidRPr="00DB5308">
        <w:rPr>
          <w:rFonts w:ascii="Garamond" w:hAnsi="Garamond" w:cs="Times New Roman"/>
          <w:noProof/>
        </w:rPr>
        <w:t xml:space="preserve"> 8 (1). </w:t>
      </w:r>
      <w:hyperlink r:id="rId17" w:history="1">
        <w:r w:rsidRPr="00DB5308">
          <w:rPr>
            <w:rStyle w:val="Hyperlink"/>
            <w:rFonts w:ascii="Garamond" w:hAnsi="Garamond" w:cs="Times New Roman"/>
            <w:noProof/>
          </w:rPr>
          <w:t>http://www.english.ufl.edu/imagetext/archives/v8_1/gries/?print</w:t>
        </w:r>
      </w:hyperlink>
      <w:r w:rsidRPr="00DB5308">
        <w:rPr>
          <w:rFonts w:ascii="Garamond" w:hAnsi="Garamond" w:cs="Times New Roman"/>
          <w:noProof/>
        </w:rPr>
        <w:t>.</w:t>
      </w:r>
    </w:p>
    <w:p w14:paraId="7255AC56" w14:textId="184E0D8C" w:rsidR="00957E04" w:rsidRPr="00DB5308" w:rsidRDefault="00957E04" w:rsidP="00957E04">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Helmond, Anne, David B Nieborg, and Fernando N Van Der Vlist. 2017. “The Political Economy of Social Data: A Historical Analysis of Platform – Industry Partnerships.” In </w:t>
      </w:r>
      <w:r w:rsidRPr="00DB5308">
        <w:rPr>
          <w:rFonts w:ascii="Garamond" w:hAnsi="Garamond" w:cs="Times New Roman"/>
          <w:i/>
          <w:iCs/>
          <w:noProof/>
        </w:rPr>
        <w:t>Proceedings of the 8th International Conference on Social Media &amp; Society</w:t>
      </w:r>
      <w:r w:rsidRPr="00DB5308">
        <w:rPr>
          <w:rFonts w:ascii="Garamond" w:hAnsi="Garamond" w:cs="Times New Roman"/>
          <w:noProof/>
        </w:rPr>
        <w:t>. New York: ACM Press. doi:10.1145/3097286.3097324.</w:t>
      </w:r>
    </w:p>
    <w:p w14:paraId="0AD5BF6E"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Huhtamo, </w:t>
      </w:r>
      <w:proofErr w:type="spellStart"/>
      <w:r w:rsidRPr="00DB5308">
        <w:rPr>
          <w:rFonts w:ascii="Garamond" w:hAnsi="Garamond" w:cs="Times New Roman"/>
        </w:rPr>
        <w:t>Erkki</w:t>
      </w:r>
      <w:proofErr w:type="spellEnd"/>
      <w:r w:rsidRPr="00DB5308">
        <w:rPr>
          <w:rFonts w:ascii="Garamond" w:hAnsi="Garamond" w:cs="Times New Roman"/>
        </w:rPr>
        <w:t xml:space="preserve"> and Jussi Parikka. 2011. “Introduction: An Archaeology of Media Archaeology.” In </w:t>
      </w:r>
      <w:r w:rsidRPr="00DB5308">
        <w:rPr>
          <w:rFonts w:ascii="Garamond" w:hAnsi="Garamond" w:cs="Times New Roman"/>
          <w:i/>
        </w:rPr>
        <w:t>Media Archeology: Approaches, Applications, and Implications</w:t>
      </w:r>
      <w:r w:rsidRPr="00DB5308">
        <w:rPr>
          <w:rFonts w:ascii="Garamond" w:hAnsi="Garamond" w:cs="Times New Roman"/>
        </w:rPr>
        <w:t xml:space="preserve">, edited by </w:t>
      </w:r>
      <w:proofErr w:type="spellStart"/>
      <w:r w:rsidRPr="00DB5308">
        <w:rPr>
          <w:rFonts w:ascii="Garamond" w:hAnsi="Garamond" w:cs="Times New Roman"/>
        </w:rPr>
        <w:t>Erkki</w:t>
      </w:r>
      <w:proofErr w:type="spellEnd"/>
      <w:r w:rsidRPr="00DB5308">
        <w:rPr>
          <w:rFonts w:ascii="Garamond" w:hAnsi="Garamond" w:cs="Times New Roman"/>
        </w:rPr>
        <w:t xml:space="preserve"> Huhtamo &amp; Jussi Parikka, 1-17. Berkeley: University of California Press.</w:t>
      </w:r>
    </w:p>
    <w:p w14:paraId="451D901D"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Jain, Ramesh. “Let’s Weave the Visual Web.” </w:t>
      </w:r>
      <w:r w:rsidRPr="00DB5308">
        <w:rPr>
          <w:rFonts w:ascii="Garamond" w:hAnsi="Garamond" w:cs="Times New Roman"/>
          <w:i/>
        </w:rPr>
        <w:t xml:space="preserve">IEEE </w:t>
      </w:r>
      <w:proofErr w:type="spellStart"/>
      <w:r w:rsidRPr="00DB5308">
        <w:rPr>
          <w:rFonts w:ascii="Garamond" w:hAnsi="Garamond" w:cs="Times New Roman"/>
          <w:i/>
        </w:rPr>
        <w:t>MultiMedia</w:t>
      </w:r>
      <w:proofErr w:type="spellEnd"/>
      <w:r w:rsidRPr="00DB5308">
        <w:rPr>
          <w:rFonts w:ascii="Garamond" w:hAnsi="Garamond" w:cs="Times New Roman"/>
        </w:rPr>
        <w:t xml:space="preserve"> 22(3): 66-72. </w:t>
      </w:r>
    </w:p>
    <w:p w14:paraId="1A2E885F"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media, n.2." </w:t>
      </w:r>
      <w:r w:rsidRPr="00DB5308">
        <w:rPr>
          <w:rFonts w:ascii="Garamond" w:hAnsi="Garamond" w:cs="Times New Roman"/>
          <w:i/>
          <w:iCs/>
        </w:rPr>
        <w:t>OED Online</w:t>
      </w:r>
      <w:r w:rsidRPr="00DB5308">
        <w:rPr>
          <w:rFonts w:ascii="Garamond" w:hAnsi="Garamond" w:cs="Times New Roman"/>
        </w:rPr>
        <w:t>. Oxford University Press, March 2016. Web. 17 April 2016.</w:t>
      </w:r>
    </w:p>
    <w:p w14:paraId="06326434"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Koman, Richard. 2002. “How the </w:t>
      </w:r>
      <w:proofErr w:type="spellStart"/>
      <w:r w:rsidRPr="00DB5308">
        <w:rPr>
          <w:rFonts w:ascii="Garamond" w:hAnsi="Garamond" w:cs="Times New Roman"/>
        </w:rPr>
        <w:t>wayback</w:t>
      </w:r>
      <w:proofErr w:type="spellEnd"/>
      <w:r w:rsidRPr="00DB5308">
        <w:rPr>
          <w:rFonts w:ascii="Garamond" w:hAnsi="Garamond" w:cs="Times New Roman"/>
        </w:rPr>
        <w:t xml:space="preserve"> machine works.” </w:t>
      </w:r>
      <w:r w:rsidRPr="00DB5308">
        <w:rPr>
          <w:rFonts w:ascii="Garamond" w:hAnsi="Garamond" w:cs="Times New Roman"/>
          <w:i/>
        </w:rPr>
        <w:t>O’Reilly XML.com</w:t>
      </w:r>
      <w:r w:rsidRPr="00DB5308">
        <w:rPr>
          <w:rFonts w:ascii="Garamond" w:hAnsi="Garamond" w:cs="Times New Roman"/>
        </w:rPr>
        <w:t xml:space="preserve">. Available at: </w:t>
      </w:r>
      <w:hyperlink r:id="rId18" w:history="1">
        <w:r w:rsidRPr="00DB5308">
          <w:rPr>
            <w:rStyle w:val="Hyperlink"/>
            <w:rFonts w:ascii="Garamond" w:hAnsi="Garamond" w:cs="Times New Roman"/>
          </w:rPr>
          <w:t>http://webservices.xml.com/pub/a/ws/2002/01/18/brewster.html</w:t>
        </w:r>
      </w:hyperlink>
      <w:r w:rsidRPr="00DB5308">
        <w:rPr>
          <w:rFonts w:ascii="Garamond" w:hAnsi="Garamond" w:cs="Times New Roman"/>
        </w:rPr>
        <w:t xml:space="preserve">. </w:t>
      </w:r>
    </w:p>
    <w:p w14:paraId="4D6121C3" w14:textId="4B9C1053" w:rsidR="00872A0F" w:rsidRPr="00DB5308" w:rsidRDefault="00872A0F" w:rsidP="00872A0F">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Lepore, Jill. 2015. “The Cobweb: Can the Internet Be Archived?” </w:t>
      </w:r>
      <w:r w:rsidRPr="00DB5308">
        <w:rPr>
          <w:rFonts w:ascii="Garamond" w:hAnsi="Garamond" w:cs="Times New Roman"/>
          <w:i/>
          <w:iCs/>
          <w:noProof/>
        </w:rPr>
        <w:t>The New Yorker</w:t>
      </w:r>
      <w:r w:rsidRPr="00DB5308">
        <w:rPr>
          <w:rFonts w:ascii="Garamond" w:hAnsi="Garamond" w:cs="Times New Roman"/>
          <w:noProof/>
        </w:rPr>
        <w:t>, January. https://www.newyorker.com/magazine/2015/01/26/cobweb.</w:t>
      </w:r>
    </w:p>
    <w:p w14:paraId="563AE180"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Mackey, Robert. “Web users make their own ‘Obamicons.’ The </w:t>
      </w:r>
      <w:proofErr w:type="spellStart"/>
      <w:r w:rsidRPr="00DB5308">
        <w:rPr>
          <w:rFonts w:ascii="Garamond" w:hAnsi="Garamond" w:cs="Times New Roman"/>
        </w:rPr>
        <w:t>Lede</w:t>
      </w:r>
      <w:proofErr w:type="spellEnd"/>
      <w:r w:rsidRPr="00DB5308">
        <w:rPr>
          <w:rFonts w:ascii="Garamond" w:hAnsi="Garamond" w:cs="Times New Roman"/>
        </w:rPr>
        <w:t xml:space="preserve"> blog on </w:t>
      </w:r>
      <w:r w:rsidRPr="00DB5308">
        <w:rPr>
          <w:rFonts w:ascii="Garamond" w:hAnsi="Garamond" w:cs="Times New Roman"/>
          <w:i/>
        </w:rPr>
        <w:t>The New York Times</w:t>
      </w:r>
      <w:r w:rsidRPr="00DB5308">
        <w:rPr>
          <w:rFonts w:ascii="Garamond" w:hAnsi="Garamond" w:cs="Times New Roman"/>
        </w:rPr>
        <w:t xml:space="preserve">. 17 </w:t>
      </w:r>
      <w:proofErr w:type="spellStart"/>
      <w:r w:rsidRPr="00DB5308">
        <w:rPr>
          <w:rFonts w:ascii="Garamond" w:hAnsi="Garamond" w:cs="Times New Roman"/>
        </w:rPr>
        <w:t>Feburary</w:t>
      </w:r>
      <w:proofErr w:type="spellEnd"/>
      <w:r w:rsidRPr="00DB5308">
        <w:rPr>
          <w:rFonts w:ascii="Garamond" w:hAnsi="Garamond" w:cs="Times New Roman"/>
        </w:rPr>
        <w:t xml:space="preserve"> 2009. Available at: </w:t>
      </w:r>
      <w:hyperlink r:id="rId19" w:history="1">
        <w:r w:rsidRPr="00DB5308">
          <w:rPr>
            <w:rStyle w:val="Hyperlink"/>
            <w:rFonts w:ascii="Garamond" w:hAnsi="Garamond" w:cs="Times New Roman"/>
          </w:rPr>
          <w:t>http://thelede.blogs.nytimes.com/2009/02/17/so-sue-us-web-users-make-their-own-obamicons/</w:t>
        </w:r>
      </w:hyperlink>
      <w:r w:rsidRPr="00DB5308">
        <w:rPr>
          <w:rFonts w:ascii="Garamond" w:hAnsi="Garamond" w:cs="Times New Roman"/>
        </w:rPr>
        <w:t xml:space="preserve">. </w:t>
      </w:r>
    </w:p>
    <w:p w14:paraId="2BE9D7B3"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Magee, Joan R. “Obamicon Me</w:t>
      </w:r>
      <w:proofErr w:type="gramStart"/>
      <w:r w:rsidRPr="00DB5308">
        <w:rPr>
          <w:rFonts w:ascii="Garamond" w:hAnsi="Garamond" w:cs="Times New Roman"/>
        </w:rPr>
        <w:t>!.</w:t>
      </w:r>
      <w:proofErr w:type="gramEnd"/>
      <w:r w:rsidRPr="00DB5308">
        <w:rPr>
          <w:rFonts w:ascii="Garamond" w:hAnsi="Garamond" w:cs="Times New Roman"/>
        </w:rPr>
        <w:t xml:space="preserve">” In </w:t>
      </w:r>
      <w:r w:rsidRPr="00DB5308">
        <w:rPr>
          <w:rFonts w:ascii="Garamond" w:hAnsi="Garamond" w:cs="Times New Roman"/>
          <w:i/>
        </w:rPr>
        <w:t>Upstart Business Journal</w:t>
      </w:r>
      <w:r w:rsidRPr="00DB5308">
        <w:rPr>
          <w:rFonts w:ascii="Garamond" w:hAnsi="Garamond" w:cs="Times New Roman"/>
        </w:rPr>
        <w:t xml:space="preserve">. 28 January 2009. Available at: </w:t>
      </w:r>
      <w:hyperlink r:id="rId20" w:history="1">
        <w:r w:rsidRPr="00DB5308">
          <w:rPr>
            <w:rStyle w:val="Hyperlink"/>
            <w:rFonts w:ascii="Garamond" w:hAnsi="Garamond" w:cs="Times New Roman"/>
          </w:rPr>
          <w:t>http://upstart.bizjournals.com/news/wire/2009/01/28/obamicon-me.html?page=all</w:t>
        </w:r>
      </w:hyperlink>
      <w:r w:rsidRPr="00DB5308">
        <w:rPr>
          <w:rFonts w:ascii="Garamond" w:hAnsi="Garamond" w:cs="Times New Roman"/>
        </w:rPr>
        <w:t xml:space="preserve">. </w:t>
      </w:r>
    </w:p>
    <w:p w14:paraId="385A1D03" w14:textId="5257130B" w:rsidR="00872A0F" w:rsidRPr="00DB5308" w:rsidRDefault="00872A0F" w:rsidP="00872A0F">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Marino, Nick. 2009. “Ten Awesome Obamicon Posters.” </w:t>
      </w:r>
      <w:r w:rsidRPr="00DB5308">
        <w:rPr>
          <w:rFonts w:ascii="Garamond" w:hAnsi="Garamond" w:cs="Times New Roman"/>
          <w:i/>
          <w:iCs/>
          <w:noProof/>
        </w:rPr>
        <w:t>Paste Magazine</w:t>
      </w:r>
      <w:r w:rsidRPr="00DB5308">
        <w:rPr>
          <w:rFonts w:ascii="Garamond" w:hAnsi="Garamond" w:cs="Times New Roman"/>
          <w:noProof/>
        </w:rPr>
        <w:t>, January 7.</w:t>
      </w:r>
    </w:p>
    <w:p w14:paraId="4504AC98"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Nakamura, Lisa. 2014a. “Media.” In </w:t>
      </w:r>
      <w:r w:rsidRPr="00DB5308">
        <w:rPr>
          <w:rFonts w:ascii="Garamond" w:hAnsi="Garamond" w:cs="Times New Roman"/>
          <w:i/>
        </w:rPr>
        <w:t>Keywords for American Cultural Studies</w:t>
      </w:r>
      <w:r w:rsidRPr="00DB5308">
        <w:rPr>
          <w:rFonts w:ascii="Garamond" w:hAnsi="Garamond" w:cs="Times New Roman"/>
        </w:rPr>
        <w:t xml:space="preserve">, edited by Bruce </w:t>
      </w:r>
      <w:proofErr w:type="spellStart"/>
      <w:r w:rsidRPr="00DB5308">
        <w:rPr>
          <w:rFonts w:ascii="Garamond" w:hAnsi="Garamond" w:cs="Times New Roman"/>
        </w:rPr>
        <w:t>Burgett</w:t>
      </w:r>
      <w:proofErr w:type="spellEnd"/>
      <w:r w:rsidRPr="00DB5308">
        <w:rPr>
          <w:rFonts w:ascii="Garamond" w:hAnsi="Garamond" w:cs="Times New Roman"/>
        </w:rPr>
        <w:t xml:space="preserve"> and Glenn </w:t>
      </w:r>
      <w:proofErr w:type="spellStart"/>
      <w:r w:rsidRPr="00DB5308">
        <w:rPr>
          <w:rFonts w:ascii="Garamond" w:hAnsi="Garamond" w:cs="Times New Roman"/>
        </w:rPr>
        <w:t>Hendler</w:t>
      </w:r>
      <w:proofErr w:type="spellEnd"/>
      <w:r w:rsidRPr="00DB5308">
        <w:rPr>
          <w:rFonts w:ascii="Garamond" w:hAnsi="Garamond" w:cs="Times New Roman"/>
        </w:rPr>
        <w:t xml:space="preserve">. New York: NYU Press. Available at: http://keywords.nyupress.org/american-cultural-studies/essay/media/ </w:t>
      </w:r>
    </w:p>
    <w:p w14:paraId="5F5E1065"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Nakamura, Lisa. 2014b. “Indigenous circuits: Navajo women and the racialization of early electronic manufacture.” American Quarterly 66, no. 4 (2014): 919-941.</w:t>
      </w:r>
    </w:p>
    <w:p w14:paraId="36A7CFFA"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Orsini, Lauren. “The Triumph of the Visual Web.” </w:t>
      </w:r>
      <w:r w:rsidRPr="00DB5308">
        <w:rPr>
          <w:rFonts w:ascii="Garamond" w:hAnsi="Garamond" w:cs="Times New Roman"/>
          <w:i/>
        </w:rPr>
        <w:t>ReadWrite</w:t>
      </w:r>
      <w:r w:rsidRPr="00DB5308">
        <w:rPr>
          <w:rFonts w:ascii="Garamond" w:hAnsi="Garamond" w:cs="Times New Roman"/>
        </w:rPr>
        <w:t xml:space="preserve">. 18 December 2013. Available at: </w:t>
      </w:r>
      <w:hyperlink r:id="rId21" w:history="1">
        <w:r w:rsidRPr="00DB5308">
          <w:rPr>
            <w:rStyle w:val="Hyperlink"/>
            <w:rFonts w:ascii="Garamond" w:hAnsi="Garamond" w:cs="Times New Roman"/>
          </w:rPr>
          <w:t>http://readwrite.com/2013/12/18/visual-web-2013-trends/</w:t>
        </w:r>
      </w:hyperlink>
      <w:r w:rsidRPr="00DB5308">
        <w:rPr>
          <w:rFonts w:ascii="Garamond" w:hAnsi="Garamond" w:cs="Times New Roman"/>
        </w:rPr>
        <w:t xml:space="preserve">. </w:t>
      </w:r>
    </w:p>
    <w:p w14:paraId="33B392A0"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Parikka, Jussi. 2011. “Mapping Noise: Techniques and Tactics of Irregularities, Interception, and Disturbance.” In: </w:t>
      </w:r>
      <w:r w:rsidRPr="00DB5308">
        <w:rPr>
          <w:rFonts w:ascii="Garamond" w:hAnsi="Garamond" w:cs="Times New Roman"/>
          <w:i/>
        </w:rPr>
        <w:t>Media Archaeology: Approaches, Applications, and Implications</w:t>
      </w:r>
      <w:r w:rsidRPr="00DB5308">
        <w:rPr>
          <w:rFonts w:ascii="Garamond" w:hAnsi="Garamond" w:cs="Times New Roman"/>
        </w:rPr>
        <w:t xml:space="preserve">, edited by </w:t>
      </w:r>
      <w:proofErr w:type="spellStart"/>
      <w:r w:rsidRPr="00DB5308">
        <w:rPr>
          <w:rFonts w:ascii="Garamond" w:hAnsi="Garamond" w:cs="Times New Roman"/>
        </w:rPr>
        <w:t>Erkki</w:t>
      </w:r>
      <w:proofErr w:type="spellEnd"/>
      <w:r w:rsidRPr="00DB5308">
        <w:rPr>
          <w:rFonts w:ascii="Garamond" w:hAnsi="Garamond" w:cs="Times New Roman"/>
        </w:rPr>
        <w:t xml:space="preserve"> Huhtamo &amp; Jussi Parikka, 256-277. Berkeley: University of California Press.</w:t>
      </w:r>
    </w:p>
    <w:p w14:paraId="0B0CE396"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Parikka, Jussi. 2012. </w:t>
      </w:r>
      <w:r w:rsidRPr="00DB5308">
        <w:rPr>
          <w:rFonts w:ascii="Garamond" w:hAnsi="Garamond" w:cs="Times New Roman"/>
          <w:i/>
        </w:rPr>
        <w:t>What is Media Archaeology?</w:t>
      </w:r>
      <w:r w:rsidRPr="00DB5308">
        <w:rPr>
          <w:rFonts w:ascii="Garamond" w:hAnsi="Garamond" w:cs="Times New Roman"/>
        </w:rPr>
        <w:t xml:space="preserve"> Malden: Polity Press.</w:t>
      </w:r>
    </w:p>
    <w:p w14:paraId="0883B4B5"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Parikka, Jussi. 2013. “Archival Media Theory: An Introduction to Wolfgang Ernst’s Media Archeology.” In: </w:t>
      </w:r>
      <w:r w:rsidRPr="00DB5308">
        <w:rPr>
          <w:rFonts w:ascii="Garamond" w:hAnsi="Garamond" w:cs="Times New Roman"/>
          <w:i/>
        </w:rPr>
        <w:t>Digital Memory and the Archive</w:t>
      </w:r>
      <w:r w:rsidRPr="00DB5308">
        <w:rPr>
          <w:rFonts w:ascii="Garamond" w:hAnsi="Garamond" w:cs="Times New Roman"/>
        </w:rPr>
        <w:t xml:space="preserve">. Minneapolis: University of Minnesota Press. Pp. 1-56. </w:t>
      </w:r>
    </w:p>
    <w:p w14:paraId="3D79ECC9" w14:textId="77777777" w:rsidR="00872A0F" w:rsidRPr="00DB5308" w:rsidRDefault="00872A0F" w:rsidP="00872A0F">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Paste Staff. 2009. “Paste Launches Obamicon.Me.” </w:t>
      </w:r>
      <w:r w:rsidRPr="00DB5308">
        <w:rPr>
          <w:rFonts w:ascii="Garamond" w:hAnsi="Garamond" w:cs="Times New Roman"/>
          <w:i/>
          <w:iCs/>
          <w:noProof/>
        </w:rPr>
        <w:t>Paste Magazine</w:t>
      </w:r>
      <w:r w:rsidRPr="00DB5308">
        <w:rPr>
          <w:rFonts w:ascii="Garamond" w:hAnsi="Garamond" w:cs="Times New Roman"/>
          <w:noProof/>
        </w:rPr>
        <w:t>, January 7.</w:t>
      </w:r>
    </w:p>
    <w:p w14:paraId="089E56F0" w14:textId="35487C56" w:rsidR="00872A0F" w:rsidRPr="00DB5308" w:rsidRDefault="00872A0F" w:rsidP="00872A0F">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 2012. “The Return of Obaicon: Create Your Own Image.” </w:t>
      </w:r>
      <w:r w:rsidRPr="00DB5308">
        <w:rPr>
          <w:rFonts w:ascii="Garamond" w:hAnsi="Garamond" w:cs="Times New Roman"/>
          <w:i/>
          <w:iCs/>
          <w:noProof/>
        </w:rPr>
        <w:t>Paste Magazine</w:t>
      </w:r>
      <w:r w:rsidRPr="00DB5308">
        <w:rPr>
          <w:rFonts w:ascii="Garamond" w:hAnsi="Garamond" w:cs="Times New Roman"/>
          <w:noProof/>
        </w:rPr>
        <w:t>, September 27.</w:t>
      </w:r>
    </w:p>
    <w:p w14:paraId="21D0CDD5" w14:textId="20EC4AA6" w:rsidR="00872A0F" w:rsidRPr="00DB5308" w:rsidRDefault="009800F4" w:rsidP="00872A0F">
      <w:pPr>
        <w:ind w:left="720" w:hanging="720"/>
        <w:rPr>
          <w:rFonts w:ascii="Garamond" w:hAnsi="Garamond" w:cs="Times New Roman"/>
        </w:rPr>
      </w:pPr>
      <w:proofErr w:type="spellStart"/>
      <w:r w:rsidRPr="00DB5308">
        <w:rPr>
          <w:rFonts w:ascii="Garamond" w:hAnsi="Garamond" w:cs="Times New Roman"/>
        </w:rPr>
        <w:t>Polonyi</w:t>
      </w:r>
      <w:proofErr w:type="spellEnd"/>
      <w:r w:rsidRPr="00DB5308">
        <w:rPr>
          <w:rFonts w:ascii="Garamond" w:hAnsi="Garamond" w:cs="Times New Roman"/>
        </w:rPr>
        <w:t xml:space="preserve">, </w:t>
      </w:r>
      <w:proofErr w:type="spellStart"/>
      <w:r w:rsidRPr="00DB5308">
        <w:rPr>
          <w:rFonts w:ascii="Garamond" w:hAnsi="Garamond" w:cs="Times New Roman"/>
        </w:rPr>
        <w:t>Eszter</w:t>
      </w:r>
      <w:proofErr w:type="spellEnd"/>
      <w:r w:rsidRPr="00DB5308">
        <w:rPr>
          <w:rFonts w:ascii="Garamond" w:hAnsi="Garamond" w:cs="Times New Roman"/>
        </w:rPr>
        <w:t xml:space="preserve">. 2016. “Media archaeology in cinema studies and art history: a response to Thomas </w:t>
      </w:r>
      <w:proofErr w:type="spellStart"/>
      <w:r w:rsidRPr="00DB5308">
        <w:rPr>
          <w:rFonts w:ascii="Garamond" w:hAnsi="Garamond" w:cs="Times New Roman"/>
        </w:rPr>
        <w:t>Elsaesser’s</w:t>
      </w:r>
      <w:proofErr w:type="spellEnd"/>
      <w:r w:rsidRPr="00DB5308">
        <w:rPr>
          <w:rFonts w:ascii="Garamond" w:hAnsi="Garamond" w:cs="Times New Roman"/>
        </w:rPr>
        <w:t xml:space="preserve"> ‘Media Archaeology Symptom.’” </w:t>
      </w:r>
      <w:r w:rsidRPr="00DB5308">
        <w:rPr>
          <w:rFonts w:ascii="Garamond" w:hAnsi="Garamond" w:cs="Times New Roman"/>
          <w:i/>
        </w:rPr>
        <w:t>New Review of Film and Television Studies</w:t>
      </w:r>
      <w:r w:rsidRPr="00DB5308">
        <w:rPr>
          <w:rFonts w:ascii="Garamond" w:hAnsi="Garamond" w:cs="Times New Roman"/>
        </w:rPr>
        <w:t xml:space="preserve"> 14(2): 216-221.</w:t>
      </w:r>
    </w:p>
    <w:p w14:paraId="627535E6" w14:textId="77777777" w:rsidR="00872A0F" w:rsidRPr="00DB5308" w:rsidRDefault="00872A0F" w:rsidP="00872A0F">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Regan-Porter, Tim. 2017. “Tim Regan-Porter.” </w:t>
      </w:r>
      <w:r w:rsidRPr="00DB5308">
        <w:rPr>
          <w:rFonts w:ascii="Garamond" w:hAnsi="Garamond" w:cs="Times New Roman"/>
          <w:i/>
          <w:iCs/>
          <w:noProof/>
        </w:rPr>
        <w:t>Linkedin</w:t>
      </w:r>
      <w:r w:rsidRPr="00DB5308">
        <w:rPr>
          <w:rFonts w:ascii="Garamond" w:hAnsi="Garamond" w:cs="Times New Roman"/>
          <w:noProof/>
        </w:rPr>
        <w:t>. Accessed November 26. https://www.linkedin.com/in/timreganporter.</w:t>
      </w:r>
    </w:p>
    <w:p w14:paraId="45A1AA5F" w14:textId="77777777" w:rsidR="00872A0F" w:rsidRPr="00DB5308" w:rsidRDefault="00872A0F" w:rsidP="00872A0F">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Robertson, Adi. 2016. “The Internet Archive Is Building a Canadian Copy to Protect Itself from Trump.” </w:t>
      </w:r>
      <w:r w:rsidRPr="00DB5308">
        <w:rPr>
          <w:rFonts w:ascii="Garamond" w:hAnsi="Garamond" w:cs="Times New Roman"/>
          <w:i/>
          <w:iCs/>
          <w:noProof/>
        </w:rPr>
        <w:t>The Verge</w:t>
      </w:r>
      <w:r w:rsidRPr="00DB5308">
        <w:rPr>
          <w:rFonts w:ascii="Garamond" w:hAnsi="Garamond" w:cs="Times New Roman"/>
          <w:noProof/>
        </w:rPr>
        <w:t>, November 29. https://www.theverge.com/2016/11/29/13778188/internet-archive-of-canada-backup-trump-surveillance-censorship.</w:t>
      </w:r>
    </w:p>
    <w:p w14:paraId="18C708A2"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Sismondo, Sergio. 2010. </w:t>
      </w:r>
      <w:r w:rsidRPr="00DB5308">
        <w:rPr>
          <w:rFonts w:ascii="Garamond" w:hAnsi="Garamond" w:cs="Times New Roman"/>
          <w:i/>
        </w:rPr>
        <w:t>An Introduction to Science and Technology Studies</w:t>
      </w:r>
      <w:r w:rsidRPr="00DB5308">
        <w:rPr>
          <w:rFonts w:ascii="Garamond" w:hAnsi="Garamond" w:cs="Times New Roman"/>
        </w:rPr>
        <w:t xml:space="preserve">. Malden, Massachusetts: Blackwell Publishing. Second edition. </w:t>
      </w:r>
    </w:p>
    <w:p w14:paraId="23F87568" w14:textId="23B59D74" w:rsidR="00872A0F" w:rsidRPr="00DB5308" w:rsidRDefault="00872A0F" w:rsidP="00872A0F">
      <w:pPr>
        <w:widowControl w:val="0"/>
        <w:autoSpaceDE w:val="0"/>
        <w:autoSpaceDN w:val="0"/>
        <w:adjustRightInd w:val="0"/>
        <w:ind w:left="480" w:hanging="480"/>
        <w:rPr>
          <w:rFonts w:ascii="Garamond" w:hAnsi="Garamond" w:cs="Times New Roman"/>
          <w:noProof/>
        </w:rPr>
      </w:pPr>
      <w:r w:rsidRPr="00DB5308">
        <w:rPr>
          <w:rFonts w:ascii="Garamond" w:hAnsi="Garamond" w:cs="Times New Roman"/>
          <w:i/>
          <w:iCs/>
          <w:noProof/>
        </w:rPr>
        <w:t>The Telegraph</w:t>
      </w:r>
      <w:r w:rsidRPr="00DB5308">
        <w:rPr>
          <w:rFonts w:ascii="Garamond" w:hAnsi="Garamond" w:cs="Times New Roman"/>
          <w:noProof/>
        </w:rPr>
        <w:t>. 2009. “Obamicon: Alternative Presidents,” January 15. http://www.telegraph.co.uk/news/picturegalleries/howaboutthat/4243021/Obamicon-Alternative-presidents.html.</w:t>
      </w:r>
    </w:p>
    <w:p w14:paraId="26A2FF07"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Van Hoven, Matt. “The growth of the visual Web in 5 charts.” </w:t>
      </w:r>
      <w:r w:rsidRPr="00DB5308">
        <w:rPr>
          <w:rFonts w:ascii="Garamond" w:hAnsi="Garamond" w:cs="Times New Roman"/>
          <w:i/>
        </w:rPr>
        <w:t>Digiday</w:t>
      </w:r>
      <w:r w:rsidRPr="00DB5308">
        <w:rPr>
          <w:rFonts w:ascii="Garamond" w:hAnsi="Garamond" w:cs="Times New Roman"/>
        </w:rPr>
        <w:t xml:space="preserve">. 7 May 2014. </w:t>
      </w:r>
      <w:proofErr w:type="spellStart"/>
      <w:r w:rsidRPr="00DB5308">
        <w:rPr>
          <w:rFonts w:ascii="Garamond" w:hAnsi="Garamond" w:cs="Times New Roman"/>
        </w:rPr>
        <w:t>Avaialbe</w:t>
      </w:r>
      <w:proofErr w:type="spellEnd"/>
      <w:r w:rsidRPr="00DB5308">
        <w:rPr>
          <w:rFonts w:ascii="Garamond" w:hAnsi="Garamond" w:cs="Times New Roman"/>
        </w:rPr>
        <w:t xml:space="preserve"> at: </w:t>
      </w:r>
      <w:hyperlink r:id="rId22" w:history="1">
        <w:r w:rsidRPr="00DB5308">
          <w:rPr>
            <w:rStyle w:val="Hyperlink"/>
            <w:rFonts w:ascii="Garamond" w:hAnsi="Garamond" w:cs="Times New Roman"/>
          </w:rPr>
          <w:t>http://digiday.com/platforms/5-charts-growth-visual-web/</w:t>
        </w:r>
      </w:hyperlink>
      <w:r w:rsidRPr="00DB5308">
        <w:rPr>
          <w:rFonts w:ascii="Garamond" w:hAnsi="Garamond" w:cs="Times New Roman"/>
        </w:rPr>
        <w:t xml:space="preserve">. </w:t>
      </w:r>
    </w:p>
    <w:p w14:paraId="316BBA23" w14:textId="38494801" w:rsidR="00872A0F" w:rsidRPr="00DB5308" w:rsidRDefault="00872A0F" w:rsidP="00872A0F">
      <w:pPr>
        <w:widowControl w:val="0"/>
        <w:autoSpaceDE w:val="0"/>
        <w:autoSpaceDN w:val="0"/>
        <w:adjustRightInd w:val="0"/>
        <w:ind w:left="480" w:hanging="480"/>
        <w:rPr>
          <w:rFonts w:ascii="Garamond" w:hAnsi="Garamond" w:cs="Times New Roman"/>
          <w:noProof/>
        </w:rPr>
      </w:pPr>
      <w:r w:rsidRPr="00DB5308">
        <w:rPr>
          <w:rFonts w:ascii="Garamond" w:hAnsi="Garamond" w:cs="Times New Roman"/>
          <w:noProof/>
        </w:rPr>
        <w:t xml:space="preserve">Yoo, Alice. 2009. “Obamicon.Me - Post-Election Fun By Paste Magazine.” </w:t>
      </w:r>
      <w:r w:rsidRPr="00DB5308">
        <w:rPr>
          <w:rFonts w:ascii="Garamond" w:hAnsi="Garamond" w:cs="Times New Roman"/>
          <w:i/>
          <w:iCs/>
          <w:noProof/>
        </w:rPr>
        <w:t>My Modern Met</w:t>
      </w:r>
      <w:r w:rsidRPr="00DB5308">
        <w:rPr>
          <w:rFonts w:ascii="Garamond" w:hAnsi="Garamond" w:cs="Times New Roman"/>
          <w:noProof/>
        </w:rPr>
        <w:t>, January 15.</w:t>
      </w:r>
    </w:p>
    <w:p w14:paraId="561E70A8"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Zielinski, Siegfried. 2006. </w:t>
      </w:r>
      <w:r w:rsidRPr="00DB5308">
        <w:rPr>
          <w:rFonts w:ascii="Garamond" w:hAnsi="Garamond" w:cs="Times New Roman"/>
          <w:i/>
        </w:rPr>
        <w:t>Deep Time of the Media: Toward an Archaeology of Hearing and Seeing by Technical Means</w:t>
      </w:r>
      <w:r w:rsidRPr="00DB5308">
        <w:rPr>
          <w:rFonts w:ascii="Garamond" w:hAnsi="Garamond" w:cs="Times New Roman"/>
        </w:rPr>
        <w:t xml:space="preserve">, Siegfried </w:t>
      </w:r>
      <w:proofErr w:type="spellStart"/>
      <w:r w:rsidRPr="00DB5308">
        <w:rPr>
          <w:rFonts w:ascii="Garamond" w:hAnsi="Garamond" w:cs="Times New Roman"/>
        </w:rPr>
        <w:t>Zielinksi</w:t>
      </w:r>
      <w:proofErr w:type="spellEnd"/>
      <w:r w:rsidRPr="00DB5308">
        <w:rPr>
          <w:rFonts w:ascii="Garamond" w:hAnsi="Garamond" w:cs="Times New Roman"/>
        </w:rPr>
        <w:t xml:space="preserve">, translated by Gloria </w:t>
      </w:r>
      <w:proofErr w:type="spellStart"/>
      <w:r w:rsidRPr="00DB5308">
        <w:rPr>
          <w:rFonts w:ascii="Garamond" w:hAnsi="Garamond" w:cs="Times New Roman"/>
        </w:rPr>
        <w:t>Custance</w:t>
      </w:r>
      <w:proofErr w:type="spellEnd"/>
      <w:r w:rsidRPr="00DB5308">
        <w:rPr>
          <w:rFonts w:ascii="Garamond" w:hAnsi="Garamond" w:cs="Times New Roman"/>
        </w:rPr>
        <w:t xml:space="preserve">. </w:t>
      </w:r>
      <w:proofErr w:type="spellStart"/>
      <w:r w:rsidRPr="00DB5308">
        <w:rPr>
          <w:rFonts w:ascii="Garamond" w:hAnsi="Garamond" w:cs="Times New Roman"/>
        </w:rPr>
        <w:t>Cambrdige</w:t>
      </w:r>
      <w:proofErr w:type="spellEnd"/>
      <w:r w:rsidRPr="00DB5308">
        <w:rPr>
          <w:rFonts w:ascii="Garamond" w:hAnsi="Garamond" w:cs="Times New Roman"/>
        </w:rPr>
        <w:t xml:space="preserve">, Massachusetts: The MIT Press. </w:t>
      </w:r>
    </w:p>
    <w:p w14:paraId="68D4B0F3" w14:textId="77777777" w:rsidR="009800F4" w:rsidRPr="00DB5308" w:rsidRDefault="009800F4" w:rsidP="0057126F">
      <w:pPr>
        <w:ind w:left="720" w:hanging="720"/>
        <w:rPr>
          <w:rFonts w:ascii="Garamond" w:hAnsi="Garamond" w:cs="Times New Roman"/>
        </w:rPr>
      </w:pPr>
      <w:r w:rsidRPr="00DB5308">
        <w:rPr>
          <w:rFonts w:ascii="Garamond" w:hAnsi="Garamond" w:cs="Times New Roman"/>
        </w:rPr>
        <w:t xml:space="preserve">Zielinski, Siegfried. 1996. “Media Archaeology.” </w:t>
      </w:r>
      <w:r w:rsidRPr="00DB5308">
        <w:rPr>
          <w:rFonts w:ascii="Garamond" w:hAnsi="Garamond" w:cs="Times New Roman"/>
          <w:i/>
        </w:rPr>
        <w:t xml:space="preserve">C Theory </w:t>
      </w:r>
      <w:r w:rsidRPr="00DB5308">
        <w:rPr>
          <w:rFonts w:ascii="Garamond" w:hAnsi="Garamond" w:cs="Times New Roman"/>
        </w:rPr>
        <w:t xml:space="preserve">7 November 1996. Available at: http://www.ctheory.net/printer.aspx?id=42. </w:t>
      </w:r>
    </w:p>
    <w:p w14:paraId="429544E7" w14:textId="77777777" w:rsidR="000A0789" w:rsidRPr="00DB5308" w:rsidRDefault="000A0789" w:rsidP="0057126F">
      <w:pPr>
        <w:ind w:left="720" w:hanging="720"/>
        <w:rPr>
          <w:rFonts w:ascii="Garamond" w:hAnsi="Garamond" w:cs="Times New Roman"/>
        </w:rPr>
      </w:pPr>
    </w:p>
    <w:p w14:paraId="0A2D4882" w14:textId="5F6BCFEE" w:rsidR="005C3EC3" w:rsidRPr="005C3EC3" w:rsidRDefault="00957E04" w:rsidP="005C3EC3">
      <w:pPr>
        <w:widowControl w:val="0"/>
        <w:autoSpaceDE w:val="0"/>
        <w:autoSpaceDN w:val="0"/>
        <w:adjustRightInd w:val="0"/>
        <w:ind w:left="480" w:hanging="480"/>
        <w:rPr>
          <w:rFonts w:ascii="Garamond" w:hAnsi="Garamond"/>
          <w:noProof/>
        </w:rPr>
      </w:pPr>
      <w:r w:rsidRPr="00DB5308">
        <w:rPr>
          <w:rFonts w:ascii="Garamond" w:hAnsi="Garamond" w:cs="Times New Roman"/>
        </w:rPr>
        <w:fldChar w:fldCharType="begin" w:fldLock="1"/>
      </w:r>
      <w:r w:rsidRPr="00DB5308">
        <w:rPr>
          <w:rFonts w:ascii="Garamond" w:hAnsi="Garamond" w:cs="Times New Roman"/>
        </w:rPr>
        <w:instrText xml:space="preserve">ADDIN Mendeley Bibliography CSL_BIBLIOGRAPHY </w:instrText>
      </w:r>
      <w:r w:rsidRPr="00DB5308">
        <w:rPr>
          <w:rFonts w:ascii="Garamond" w:hAnsi="Garamond" w:cs="Times New Roman"/>
        </w:rPr>
        <w:fldChar w:fldCharType="separate"/>
      </w:r>
      <w:r w:rsidR="005C3EC3" w:rsidRPr="005C3EC3">
        <w:rPr>
          <w:rFonts w:ascii="Garamond" w:hAnsi="Garamond"/>
          <w:noProof/>
        </w:rPr>
        <w:t xml:space="preserve">@obamiconme. 2009. “Obamicon.Me.” </w:t>
      </w:r>
      <w:r w:rsidR="005C3EC3" w:rsidRPr="005C3EC3">
        <w:rPr>
          <w:rFonts w:ascii="Garamond" w:hAnsi="Garamond"/>
          <w:i/>
          <w:iCs/>
          <w:noProof/>
        </w:rPr>
        <w:t>Twitter</w:t>
      </w:r>
      <w:r w:rsidR="005C3EC3" w:rsidRPr="005C3EC3">
        <w:rPr>
          <w:rFonts w:ascii="Garamond" w:hAnsi="Garamond"/>
          <w:noProof/>
        </w:rPr>
        <w:t>. https://twitter.com/obamiconme.</w:t>
      </w:r>
    </w:p>
    <w:p w14:paraId="06434B8B"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ObamiconMe. 2017. “Obamicon.me.” </w:t>
      </w:r>
      <w:r w:rsidRPr="005C3EC3">
        <w:rPr>
          <w:rFonts w:ascii="Garamond" w:hAnsi="Garamond"/>
          <w:i/>
          <w:iCs/>
          <w:noProof/>
        </w:rPr>
        <w:t>Facebook</w:t>
      </w:r>
      <w:r w:rsidRPr="005C3EC3">
        <w:rPr>
          <w:rFonts w:ascii="Garamond" w:hAnsi="Garamond"/>
          <w:noProof/>
        </w:rPr>
        <w:t>. Accessed November 26. https://www.facebook.com/pg/ObamiconMe/.</w:t>
      </w:r>
    </w:p>
    <w:p w14:paraId="5EB5BC55"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Bayerl, Petra Saskia, and Lachezar Stoynov. 2016. “Revenge by Photoshop: Memefying Police Acts in the Public Dialogue about Injustice.” </w:t>
      </w:r>
      <w:r w:rsidRPr="005C3EC3">
        <w:rPr>
          <w:rFonts w:ascii="Garamond" w:hAnsi="Garamond"/>
          <w:i/>
          <w:iCs/>
          <w:noProof/>
        </w:rPr>
        <w:t>New Media &amp; Society</w:t>
      </w:r>
      <w:r w:rsidRPr="005C3EC3">
        <w:rPr>
          <w:rFonts w:ascii="Garamond" w:hAnsi="Garamond"/>
          <w:noProof/>
        </w:rPr>
        <w:t xml:space="preserve"> 18 (6): 1006–26. doi:10.1177/1461444814554747.</w:t>
      </w:r>
    </w:p>
    <w:p w14:paraId="7D06E27D"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Bowker, Geoffrey C., and Susan Leigh Star. 1999. </w:t>
      </w:r>
      <w:r w:rsidRPr="005C3EC3">
        <w:rPr>
          <w:rFonts w:ascii="Garamond" w:hAnsi="Garamond"/>
          <w:i/>
          <w:iCs/>
          <w:noProof/>
        </w:rPr>
        <w:t>Sorting Things Out: Classification and Its Conseqeunces</w:t>
      </w:r>
      <w:r w:rsidRPr="005C3EC3">
        <w:rPr>
          <w:rFonts w:ascii="Garamond" w:hAnsi="Garamond"/>
          <w:noProof/>
        </w:rPr>
        <w:t>. Cambridge: MIT Press.</w:t>
      </w:r>
    </w:p>
    <w:p w14:paraId="0C2BDEE8"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Duffy, Sean. 2009. “Obamicon Yourself!” </w:t>
      </w:r>
      <w:r w:rsidRPr="005C3EC3">
        <w:rPr>
          <w:rFonts w:ascii="Garamond" w:hAnsi="Garamond"/>
          <w:i/>
          <w:iCs/>
          <w:noProof/>
        </w:rPr>
        <w:t>Social Media Today</w:t>
      </w:r>
      <w:r w:rsidRPr="005C3EC3">
        <w:rPr>
          <w:rFonts w:ascii="Garamond" w:hAnsi="Garamond"/>
          <w:noProof/>
        </w:rPr>
        <w:t>, January 22. https://www.socialmediatoday.com/content/obamicon-yourself.</w:t>
      </w:r>
    </w:p>
    <w:p w14:paraId="0A1329C0"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Easterbrook, Steve. 2010. “On the Uses and Abuses of Infrastructural Inversion.” </w:t>
      </w:r>
      <w:r w:rsidRPr="005C3EC3">
        <w:rPr>
          <w:rFonts w:ascii="Garamond" w:hAnsi="Garamond"/>
          <w:i/>
          <w:iCs/>
          <w:noProof/>
        </w:rPr>
        <w:t>Serendipity: Applying Systems Thinking to Computing, Climate and Sustainabilitly</w:t>
      </w:r>
      <w:r w:rsidRPr="005C3EC3">
        <w:rPr>
          <w:rFonts w:ascii="Garamond" w:hAnsi="Garamond"/>
          <w:noProof/>
        </w:rPr>
        <w:t>. http://www.easterbrook.ca/steve/2010/08/on-the-uses-and-abuses-of-infrastructural-inversion/.</w:t>
      </w:r>
    </w:p>
    <w:p w14:paraId="1C355875"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Edwards, Richard L. 2011. “Flip The Script: Political Mashups as Transgressive Texts.” In </w:t>
      </w:r>
      <w:r w:rsidRPr="005C3EC3">
        <w:rPr>
          <w:rFonts w:ascii="Garamond" w:hAnsi="Garamond"/>
          <w:i/>
          <w:iCs/>
          <w:noProof/>
        </w:rPr>
        <w:t>Transgression 2.0: Media, Culture, and the Politics of a Digital Age</w:t>
      </w:r>
      <w:r w:rsidRPr="005C3EC3">
        <w:rPr>
          <w:rFonts w:ascii="Garamond" w:hAnsi="Garamond"/>
          <w:noProof/>
        </w:rPr>
        <w:t>, edited by Ted Gournelos and David J. Gunkel, 26–41. New York: Continuum.</w:t>
      </w:r>
    </w:p>
    <w:p w14:paraId="458F52B3"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Explore #obamicon.” n.d. </w:t>
      </w:r>
      <w:r w:rsidRPr="005C3EC3">
        <w:rPr>
          <w:rFonts w:ascii="Garamond" w:hAnsi="Garamond"/>
          <w:i/>
          <w:iCs/>
          <w:noProof/>
        </w:rPr>
        <w:t>Deviant Art</w:t>
      </w:r>
      <w:r w:rsidRPr="005C3EC3">
        <w:rPr>
          <w:rFonts w:ascii="Garamond" w:hAnsi="Garamond"/>
          <w:noProof/>
        </w:rPr>
        <w:t>.</w:t>
      </w:r>
    </w:p>
    <w:p w14:paraId="266480D5"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Finnegan, Cara A. 2004. “Doing Rhetorical History of the Visual: The Photograph and the Archive.” In </w:t>
      </w:r>
      <w:r w:rsidRPr="005C3EC3">
        <w:rPr>
          <w:rFonts w:ascii="Garamond" w:hAnsi="Garamond"/>
          <w:i/>
          <w:iCs/>
          <w:noProof/>
        </w:rPr>
        <w:t>Defining Visual Rhetorics</w:t>
      </w:r>
      <w:r w:rsidRPr="005C3EC3">
        <w:rPr>
          <w:rFonts w:ascii="Garamond" w:hAnsi="Garamond"/>
          <w:noProof/>
        </w:rPr>
        <w:t>, 195–213. Mahwah, NJ: Erlbaum.</w:t>
      </w:r>
    </w:p>
    <w:p w14:paraId="78AF431E"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FOLIO: Magazine Staff. 2009. “Tim Regan-Porter.” </w:t>
      </w:r>
      <w:r w:rsidRPr="005C3EC3">
        <w:rPr>
          <w:rFonts w:ascii="Garamond" w:hAnsi="Garamond"/>
          <w:i/>
          <w:iCs/>
          <w:noProof/>
        </w:rPr>
        <w:t>FOLIO</w:t>
      </w:r>
      <w:r w:rsidRPr="005C3EC3">
        <w:rPr>
          <w:rFonts w:ascii="Garamond" w:hAnsi="Garamond"/>
          <w:noProof/>
        </w:rPr>
        <w:t>, March.</w:t>
      </w:r>
    </w:p>
    <w:p w14:paraId="76AECAA2"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Garun, Natt. 2017. “Photobucket Accues of Blackmail after Quietly Requiring Users to Pay $400 a Year to Hotlink.” </w:t>
      </w:r>
      <w:r w:rsidRPr="005C3EC3">
        <w:rPr>
          <w:rFonts w:ascii="Garamond" w:hAnsi="Garamond"/>
          <w:i/>
          <w:iCs/>
          <w:noProof/>
        </w:rPr>
        <w:t>The Verge</w:t>
      </w:r>
      <w:r w:rsidRPr="005C3EC3">
        <w:rPr>
          <w:rFonts w:ascii="Garamond" w:hAnsi="Garamond"/>
          <w:noProof/>
        </w:rPr>
        <w:t>, July 4. https://www.theverge.com/2017/7/4/15919224/photobucket-broken-images-amazon-ebay-etsy-paid-update.</w:t>
      </w:r>
    </w:p>
    <w:p w14:paraId="2AA0A90E"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Gries, Laurie. 2015. “Obama Zombies and Rhetorical (Dis)Identifications in an Era of Dog Whistle Politics and Political Polarizaion.” </w:t>
      </w:r>
      <w:r w:rsidRPr="005C3EC3">
        <w:rPr>
          <w:rFonts w:ascii="Garamond" w:hAnsi="Garamond"/>
          <w:i/>
          <w:iCs/>
          <w:noProof/>
        </w:rPr>
        <w:t>ImageTexT: Interdisciplinary Comics Studies</w:t>
      </w:r>
      <w:r w:rsidRPr="005C3EC3">
        <w:rPr>
          <w:rFonts w:ascii="Garamond" w:hAnsi="Garamond"/>
          <w:noProof/>
        </w:rPr>
        <w:t xml:space="preserve"> 8 (1). http://www.english.ufl.edu/imagetext/archives/v8_1/gries/?print.</w:t>
      </w:r>
    </w:p>
    <w:p w14:paraId="70824FD4"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Gries, Laurie E. 2015. </w:t>
      </w:r>
      <w:r w:rsidRPr="005C3EC3">
        <w:rPr>
          <w:rFonts w:ascii="Garamond" w:hAnsi="Garamond"/>
          <w:i/>
          <w:iCs/>
          <w:noProof/>
        </w:rPr>
        <w:t>Still Life With Rhetoric: A New Materialist Approach for Visual Rhetorics</w:t>
      </w:r>
      <w:r w:rsidRPr="005C3EC3">
        <w:rPr>
          <w:rFonts w:ascii="Garamond" w:hAnsi="Garamond"/>
          <w:noProof/>
        </w:rPr>
        <w:t>. Boulder: Utah State University Press.</w:t>
      </w:r>
    </w:p>
    <w:p w14:paraId="523D7EBC"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Helmond, Anne, David B Nieborg, and Fernando N Van Der Vlist. 2017. “The Political Economy of Social Data: A Historical Analysis of Platform – Industry Partnerships.” In </w:t>
      </w:r>
      <w:r w:rsidRPr="005C3EC3">
        <w:rPr>
          <w:rFonts w:ascii="Garamond" w:hAnsi="Garamond"/>
          <w:i/>
          <w:iCs/>
          <w:noProof/>
        </w:rPr>
        <w:t>Proceedings of the 8th International Conference on Social Media &amp; Society</w:t>
      </w:r>
      <w:r w:rsidRPr="005C3EC3">
        <w:rPr>
          <w:rFonts w:ascii="Garamond" w:hAnsi="Garamond"/>
          <w:noProof/>
        </w:rPr>
        <w:t>. New York: ACM Press. doi:10.1145/3097286.3097324.</w:t>
      </w:r>
    </w:p>
    <w:p w14:paraId="1C33E2EB"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Jenkins, Henry, Sam Ford, and Joshua Green. 2013. </w:t>
      </w:r>
      <w:r w:rsidRPr="005C3EC3">
        <w:rPr>
          <w:rFonts w:ascii="Garamond" w:hAnsi="Garamond"/>
          <w:i/>
          <w:iCs/>
          <w:noProof/>
        </w:rPr>
        <w:t>Spreadable Media: Creating Value and Meaning in a Networked Culture</w:t>
      </w:r>
      <w:r w:rsidRPr="005C3EC3">
        <w:rPr>
          <w:rFonts w:ascii="Garamond" w:hAnsi="Garamond"/>
          <w:noProof/>
        </w:rPr>
        <w:t>. New York: New York Univeristy Press.</w:t>
      </w:r>
    </w:p>
    <w:p w14:paraId="0D950513"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Lepore, Jill. 2015. “The Cobweb: Can the Internet Be Archived?” </w:t>
      </w:r>
      <w:r w:rsidRPr="005C3EC3">
        <w:rPr>
          <w:rFonts w:ascii="Garamond" w:hAnsi="Garamond"/>
          <w:i/>
          <w:iCs/>
          <w:noProof/>
        </w:rPr>
        <w:t>The New Yorker</w:t>
      </w:r>
      <w:r w:rsidRPr="005C3EC3">
        <w:rPr>
          <w:rFonts w:ascii="Garamond" w:hAnsi="Garamond"/>
          <w:noProof/>
        </w:rPr>
        <w:t>, January. https://www.newyorker.com/magazine/2015/01/26/cobweb.</w:t>
      </w:r>
    </w:p>
    <w:p w14:paraId="28F06A1E"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Mackey, Robert. 2009. “Web Users Make Their Own ‘Obamicons.’” </w:t>
      </w:r>
      <w:r w:rsidRPr="005C3EC3">
        <w:rPr>
          <w:rFonts w:ascii="Garamond" w:hAnsi="Garamond"/>
          <w:i/>
          <w:iCs/>
          <w:noProof/>
        </w:rPr>
        <w:t>The New York Times</w:t>
      </w:r>
      <w:r w:rsidRPr="005C3EC3">
        <w:rPr>
          <w:rFonts w:ascii="Garamond" w:hAnsi="Garamond"/>
          <w:noProof/>
        </w:rPr>
        <w:t>.</w:t>
      </w:r>
    </w:p>
    <w:p w14:paraId="2A23CDED"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Marino, Nick. 2009. “Ten Awesome Obamicon Posters.” </w:t>
      </w:r>
      <w:r w:rsidRPr="005C3EC3">
        <w:rPr>
          <w:rFonts w:ascii="Garamond" w:hAnsi="Garamond"/>
          <w:i/>
          <w:iCs/>
          <w:noProof/>
        </w:rPr>
        <w:t>Paste Magazine</w:t>
      </w:r>
      <w:r w:rsidRPr="005C3EC3">
        <w:rPr>
          <w:rFonts w:ascii="Garamond" w:hAnsi="Garamond"/>
          <w:noProof/>
        </w:rPr>
        <w:t>, January 7.</w:t>
      </w:r>
    </w:p>
    <w:p w14:paraId="3A9FCC73"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Paste Staff. 2009. “Paste Launches Obamicon.Me.” </w:t>
      </w:r>
      <w:r w:rsidRPr="005C3EC3">
        <w:rPr>
          <w:rFonts w:ascii="Garamond" w:hAnsi="Garamond"/>
          <w:i/>
          <w:iCs/>
          <w:noProof/>
        </w:rPr>
        <w:t>Paste Magazine</w:t>
      </w:r>
      <w:r w:rsidRPr="005C3EC3">
        <w:rPr>
          <w:rFonts w:ascii="Garamond" w:hAnsi="Garamond"/>
          <w:noProof/>
        </w:rPr>
        <w:t>, January 7.</w:t>
      </w:r>
    </w:p>
    <w:p w14:paraId="1F7318F8"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 2012. “The Return of Obaicon: Create Your Own Image.” </w:t>
      </w:r>
      <w:r w:rsidRPr="005C3EC3">
        <w:rPr>
          <w:rFonts w:ascii="Garamond" w:hAnsi="Garamond"/>
          <w:i/>
          <w:iCs/>
          <w:noProof/>
        </w:rPr>
        <w:t>Paste Magazine</w:t>
      </w:r>
      <w:r w:rsidRPr="005C3EC3">
        <w:rPr>
          <w:rFonts w:ascii="Garamond" w:hAnsi="Garamond"/>
          <w:noProof/>
        </w:rPr>
        <w:t>, September 27.</w:t>
      </w:r>
    </w:p>
    <w:p w14:paraId="1D91969F"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Regan-Porter, Tim. 2017. “Tim Regan-Porter.” </w:t>
      </w:r>
      <w:r w:rsidRPr="005C3EC3">
        <w:rPr>
          <w:rFonts w:ascii="Garamond" w:hAnsi="Garamond"/>
          <w:i/>
          <w:iCs/>
          <w:noProof/>
        </w:rPr>
        <w:t>Linkedin</w:t>
      </w:r>
      <w:r w:rsidRPr="005C3EC3">
        <w:rPr>
          <w:rFonts w:ascii="Garamond" w:hAnsi="Garamond"/>
          <w:noProof/>
        </w:rPr>
        <w:t>. Accessed November 26. https://www.linkedin.com/in/timreganporter.</w:t>
      </w:r>
    </w:p>
    <w:p w14:paraId="754C11E6"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Robertson, Adi. 2016. “The Internet Archive Is Building a Canadian Copy to Protect Itself from Trump.” </w:t>
      </w:r>
      <w:r w:rsidRPr="005C3EC3">
        <w:rPr>
          <w:rFonts w:ascii="Garamond" w:hAnsi="Garamond"/>
          <w:i/>
          <w:iCs/>
          <w:noProof/>
        </w:rPr>
        <w:t>The Verge</w:t>
      </w:r>
      <w:r w:rsidRPr="005C3EC3">
        <w:rPr>
          <w:rFonts w:ascii="Garamond" w:hAnsi="Garamond"/>
          <w:noProof/>
        </w:rPr>
        <w:t>, November 29. https://www.theverge.com/2016/11/29/13778188/internet-archive-of-canada-backup-trump-surveillance-censorship.</w:t>
      </w:r>
    </w:p>
    <w:p w14:paraId="025790FB"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i/>
          <w:iCs/>
          <w:noProof/>
        </w:rPr>
        <w:t>The Telegraph</w:t>
      </w:r>
      <w:r w:rsidRPr="005C3EC3">
        <w:rPr>
          <w:rFonts w:ascii="Garamond" w:hAnsi="Garamond"/>
          <w:noProof/>
        </w:rPr>
        <w:t>. 2009. “Obamicon: Alternative Presidents,” January 15. http://www.telegraph.co.uk/news/picturegalleries/howaboutthat/4243021/Obamicon-Alternative-presidents.html.</w:t>
      </w:r>
    </w:p>
    <w:p w14:paraId="74619A5D" w14:textId="77777777" w:rsidR="005C3EC3" w:rsidRPr="005C3EC3" w:rsidRDefault="005C3EC3" w:rsidP="005C3EC3">
      <w:pPr>
        <w:widowControl w:val="0"/>
        <w:autoSpaceDE w:val="0"/>
        <w:autoSpaceDN w:val="0"/>
        <w:adjustRightInd w:val="0"/>
        <w:ind w:left="480" w:hanging="480"/>
        <w:rPr>
          <w:rFonts w:ascii="Garamond" w:hAnsi="Garamond"/>
          <w:noProof/>
        </w:rPr>
      </w:pPr>
      <w:r w:rsidRPr="005C3EC3">
        <w:rPr>
          <w:rFonts w:ascii="Garamond" w:hAnsi="Garamond"/>
          <w:noProof/>
        </w:rPr>
        <w:t xml:space="preserve">Yoo, Alice. 2009. “Obamicon.Me - Post-Election Fun By Paste Magazine.” </w:t>
      </w:r>
      <w:r w:rsidRPr="005C3EC3">
        <w:rPr>
          <w:rFonts w:ascii="Garamond" w:hAnsi="Garamond"/>
          <w:i/>
          <w:iCs/>
          <w:noProof/>
        </w:rPr>
        <w:t>My Modern Met</w:t>
      </w:r>
      <w:r w:rsidRPr="005C3EC3">
        <w:rPr>
          <w:rFonts w:ascii="Garamond" w:hAnsi="Garamond"/>
          <w:noProof/>
        </w:rPr>
        <w:t>, January 15.</w:t>
      </w:r>
    </w:p>
    <w:p w14:paraId="3E480B8B" w14:textId="100399C0" w:rsidR="0057126F" w:rsidRPr="0092252D" w:rsidRDefault="00957E04" w:rsidP="005C3EC3">
      <w:pPr>
        <w:widowControl w:val="0"/>
        <w:autoSpaceDE w:val="0"/>
        <w:autoSpaceDN w:val="0"/>
        <w:adjustRightInd w:val="0"/>
        <w:ind w:left="480" w:hanging="480"/>
        <w:rPr>
          <w:rFonts w:ascii="Garamond" w:hAnsi="Garamond" w:cs="Times New Roman"/>
        </w:rPr>
      </w:pPr>
      <w:r w:rsidRPr="00DB5308">
        <w:rPr>
          <w:rFonts w:ascii="Garamond" w:hAnsi="Garamond" w:cs="Times New Roman"/>
        </w:rPr>
        <w:fldChar w:fldCharType="end"/>
      </w:r>
    </w:p>
    <w:p w14:paraId="702CFE8A" w14:textId="77777777" w:rsidR="00E609A0" w:rsidRPr="0092252D" w:rsidRDefault="00E609A0" w:rsidP="003A2A5E">
      <w:pPr>
        <w:widowControl w:val="0"/>
        <w:autoSpaceDE w:val="0"/>
        <w:autoSpaceDN w:val="0"/>
        <w:adjustRightInd w:val="0"/>
        <w:ind w:left="480" w:hanging="480"/>
        <w:rPr>
          <w:rFonts w:ascii="Garamond" w:hAnsi="Garamond" w:cs="Times New Roman"/>
        </w:rPr>
      </w:pPr>
    </w:p>
    <w:p w14:paraId="092DF131" w14:textId="77777777" w:rsidR="00E609A0" w:rsidRPr="0092252D" w:rsidRDefault="00E609A0" w:rsidP="003A2A5E">
      <w:pPr>
        <w:widowControl w:val="0"/>
        <w:autoSpaceDE w:val="0"/>
        <w:autoSpaceDN w:val="0"/>
        <w:adjustRightInd w:val="0"/>
        <w:ind w:left="480" w:hanging="480"/>
        <w:rPr>
          <w:rFonts w:ascii="Garamond" w:hAnsi="Garamond" w:cs="Times New Roman"/>
        </w:rPr>
      </w:pPr>
    </w:p>
    <w:p w14:paraId="428A9E6C" w14:textId="77777777" w:rsidR="00E609A0" w:rsidRPr="0092252D" w:rsidRDefault="00E609A0" w:rsidP="003A2A5E">
      <w:pPr>
        <w:widowControl w:val="0"/>
        <w:autoSpaceDE w:val="0"/>
        <w:autoSpaceDN w:val="0"/>
        <w:adjustRightInd w:val="0"/>
        <w:ind w:left="480" w:hanging="480"/>
        <w:rPr>
          <w:rFonts w:ascii="Garamond" w:hAnsi="Garamond" w:cs="Times New Roman"/>
        </w:rPr>
      </w:pPr>
    </w:p>
    <w:p w14:paraId="5AEC62DC" w14:textId="09EC6A3C" w:rsidR="00E609A0" w:rsidRPr="0092252D" w:rsidRDefault="00E609A0" w:rsidP="003A2A5E">
      <w:pPr>
        <w:widowControl w:val="0"/>
        <w:autoSpaceDE w:val="0"/>
        <w:autoSpaceDN w:val="0"/>
        <w:adjustRightInd w:val="0"/>
        <w:ind w:left="480" w:hanging="480"/>
        <w:rPr>
          <w:rFonts w:ascii="Garamond" w:hAnsi="Garamond" w:cs="Times New Roman"/>
        </w:rPr>
      </w:pPr>
    </w:p>
    <w:sectPr w:rsidR="00E609A0" w:rsidRPr="0092252D" w:rsidSect="009266CF">
      <w:pgSz w:w="12240" w:h="15840"/>
      <w:pgMar w:top="1440" w:right="1800" w:bottom="1440" w:left="1800" w:header="720" w:footer="720" w:gutter="0"/>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14E8CE" w15:done="0"/>
  <w15:commentEx w15:paraId="486F7D9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86C8A03" w14:textId="77777777" w:rsidR="00B46B61" w:rsidRDefault="00B46B61" w:rsidP="009800F4">
      <w:r>
        <w:separator/>
      </w:r>
    </w:p>
  </w:endnote>
  <w:endnote w:type="continuationSeparator" w:id="0">
    <w:p w14:paraId="6E9DE42A" w14:textId="77777777" w:rsidR="00B46B61" w:rsidRDefault="00B46B61" w:rsidP="00980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C1047" w14:textId="77777777" w:rsidR="00B46B61" w:rsidRDefault="00B46B61" w:rsidP="009800F4">
      <w:r>
        <w:separator/>
      </w:r>
    </w:p>
  </w:footnote>
  <w:footnote w:type="continuationSeparator" w:id="0">
    <w:p w14:paraId="50073E03" w14:textId="77777777" w:rsidR="00B46B61" w:rsidRDefault="00B46B61" w:rsidP="009800F4">
      <w:r>
        <w:continuationSeparator/>
      </w:r>
    </w:p>
  </w:footnote>
  <w:footnote w:id="1">
    <w:p w14:paraId="513E09B5" w14:textId="3047771A" w:rsidR="00B46B61" w:rsidRDefault="00B46B61">
      <w:pPr>
        <w:pStyle w:val="FootnoteText"/>
      </w:pPr>
      <w:r>
        <w:rPr>
          <w:rStyle w:val="FootnoteReference"/>
        </w:rPr>
        <w:footnoteRef/>
      </w:r>
      <w:r>
        <w:t xml:space="preserve"> </w:t>
      </w:r>
      <w:r w:rsidRPr="00A803CF">
        <w:rPr>
          <w:rFonts w:ascii="Garamond" w:hAnsi="Garamond"/>
          <w:sz w:val="20"/>
          <w:szCs w:val="20"/>
        </w:rPr>
        <w:t>Industry abbreviation for circulation.</w:t>
      </w:r>
      <w:r>
        <w:t xml:space="preserve"> </w:t>
      </w:r>
    </w:p>
  </w:footnote>
  <w:footnote w:id="2">
    <w:p w14:paraId="02719AB0" w14:textId="0D44CE33" w:rsidR="00B46B61" w:rsidRPr="00E07345" w:rsidRDefault="00B46B61">
      <w:pPr>
        <w:pStyle w:val="FootnoteText"/>
        <w:rPr>
          <w:rFonts w:ascii="Times New Roman" w:hAnsi="Times New Roman" w:cs="Times New Roman"/>
          <w:sz w:val="20"/>
          <w:szCs w:val="20"/>
        </w:rPr>
      </w:pPr>
      <w:r w:rsidRPr="00E07345">
        <w:rPr>
          <w:rStyle w:val="FootnoteReference"/>
          <w:rFonts w:ascii="Times New Roman" w:hAnsi="Times New Roman" w:cs="Times New Roman"/>
          <w:sz w:val="20"/>
          <w:szCs w:val="20"/>
        </w:rPr>
        <w:footnoteRef/>
      </w:r>
      <w:r w:rsidRPr="00E07345">
        <w:rPr>
          <w:rFonts w:ascii="Times New Roman" w:hAnsi="Times New Roman" w:cs="Times New Roman"/>
          <w:sz w:val="20"/>
          <w:szCs w:val="20"/>
        </w:rPr>
        <w:t xml:space="preserve"> The turn to popular culture is also evident in other archives of Obama Hope images, such as the #</w:t>
      </w:r>
      <w:proofErr w:type="spellStart"/>
      <w:r w:rsidRPr="00E07345">
        <w:rPr>
          <w:rFonts w:ascii="Times New Roman" w:hAnsi="Times New Roman" w:cs="Times New Roman"/>
          <w:sz w:val="20"/>
          <w:szCs w:val="20"/>
        </w:rPr>
        <w:t>obamicon</w:t>
      </w:r>
      <w:proofErr w:type="spellEnd"/>
      <w:r w:rsidRPr="00E07345">
        <w:rPr>
          <w:rFonts w:ascii="Times New Roman" w:hAnsi="Times New Roman" w:cs="Times New Roman"/>
          <w:sz w:val="20"/>
          <w:szCs w:val="20"/>
        </w:rPr>
        <w:t xml:space="preserve"> collection on art community site </w:t>
      </w:r>
      <w:proofErr w:type="spellStart"/>
      <w:r w:rsidRPr="00E07345">
        <w:rPr>
          <w:rFonts w:ascii="Times New Roman" w:hAnsi="Times New Roman" w:cs="Times New Roman"/>
          <w:sz w:val="20"/>
          <w:szCs w:val="20"/>
        </w:rPr>
        <w:t>DeviantArt</w:t>
      </w:r>
      <w:proofErr w:type="spellEnd"/>
      <w:r w:rsidRPr="00E07345">
        <w:rPr>
          <w:rFonts w:ascii="Times New Roman" w:hAnsi="Times New Roman" w:cs="Times New Roman"/>
          <w:sz w:val="20"/>
          <w:szCs w:val="20"/>
        </w:rPr>
        <w:t xml:space="preserve">, although there, the references tend towards video games and anime </w:t>
      </w:r>
      <w:r w:rsidRPr="00E07345">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container-title" : "Deviant Art", "id" : "ITEM-1", "issued" : { "date-parts" : [ [ "0" ] ] }, "title" : "Explore #obamicon", "type" : "webpage" }, "uris" : [ "http://www.mendeley.com/documents/?uuid=c00d1184-4ef9-482c-aa29-2431f6bfa3f2" ] } ], "mendeley" : { "formattedCitation" : "(\u201cExplore #obamicon,\u201d n.d.)", "plainTextFormattedCitation" : "(\u201cExplore #obamicon,\u201d n.d.)", "previouslyFormattedCitation" : "(\u201cExplore #obamicon,\u201d n.d.)" }, "properties" : {  }, "schema" : "https://github.com/citation-style-language/schema/raw/master/csl-citation.json" }</w:instrText>
      </w:r>
      <w:r w:rsidRPr="00E07345">
        <w:rPr>
          <w:rFonts w:ascii="Times New Roman" w:hAnsi="Times New Roman" w:cs="Times New Roman"/>
          <w:sz w:val="20"/>
          <w:szCs w:val="20"/>
        </w:rPr>
        <w:fldChar w:fldCharType="separate"/>
      </w:r>
      <w:r w:rsidRPr="00E07345">
        <w:rPr>
          <w:rFonts w:ascii="Times New Roman" w:hAnsi="Times New Roman" w:cs="Times New Roman"/>
          <w:noProof/>
          <w:sz w:val="20"/>
          <w:szCs w:val="20"/>
        </w:rPr>
        <w:t>(“Explore #obamicon,” n.d.)</w:t>
      </w:r>
      <w:r w:rsidRPr="00E07345">
        <w:rPr>
          <w:rFonts w:ascii="Times New Roman" w:hAnsi="Times New Roman" w:cs="Times New Roman"/>
          <w:sz w:val="20"/>
          <w:szCs w:val="20"/>
        </w:rPr>
        <w:fldChar w:fldCharType="end"/>
      </w:r>
      <w:r w:rsidRPr="00E07345">
        <w:rPr>
          <w:rFonts w:ascii="Times New Roman" w:hAnsi="Times New Roman" w:cs="Times New Roman"/>
          <w:sz w:val="20"/>
          <w:szCs w:val="20"/>
        </w:rPr>
        <w:t>.</w:t>
      </w:r>
    </w:p>
  </w:footnote>
  <w:footnote w:id="3">
    <w:p w14:paraId="4D133BB0" w14:textId="77777777" w:rsidR="00B46B61" w:rsidRPr="000D0319" w:rsidRDefault="00B46B61" w:rsidP="000D0319">
      <w:pPr>
        <w:outlineLvl w:val="0"/>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In this, media archeology has similarities with Bruno Latour’s Actor-Network Theory and other new materialist approaches to thinking about the role of things. However, media archeology need not share the ontological commitments of those approaches in full. As John Durham Peters explains, </w:t>
      </w:r>
    </w:p>
    <w:p w14:paraId="75E5B68F" w14:textId="77777777" w:rsidR="00B46B61" w:rsidRPr="000D0319" w:rsidRDefault="00B46B61" w:rsidP="000D0319">
      <w:pPr>
        <w:ind w:left="720" w:right="720"/>
        <w:outlineLvl w:val="0"/>
        <w:rPr>
          <w:rFonts w:ascii="Times New Roman" w:hAnsi="Times New Roman" w:cs="Times New Roman"/>
          <w:sz w:val="20"/>
          <w:szCs w:val="20"/>
        </w:rPr>
      </w:pPr>
      <w:r w:rsidRPr="000D0319">
        <w:rPr>
          <w:rFonts w:ascii="Times New Roman" w:hAnsi="Times New Roman" w:cs="Times New Roman"/>
          <w:sz w:val="20"/>
          <w:szCs w:val="20"/>
        </w:rPr>
        <w:t xml:space="preserve">Bruno Latour, to whom I owe a lot, has polemically called for a “flat ontology,” but in the works of some of his acolytes that can sound like a refusal to make critical judgments about the great inequality of things. Anyone interested in infrastructure, lookouts, and turning points needs old-fashioned sociology about how recalcitrant, not just how cool, “things” are. Ontology is not flat; it is wrinkly, cloudy, and bunched. (30) </w:t>
      </w:r>
    </w:p>
    <w:p w14:paraId="0899942C" w14:textId="77777777" w:rsidR="00B46B61" w:rsidRPr="000D0319" w:rsidRDefault="00B46B61" w:rsidP="00CB4C24">
      <w:pPr>
        <w:pStyle w:val="FootnoteText"/>
        <w:rPr>
          <w:rFonts w:ascii="Times New Roman" w:hAnsi="Times New Roman" w:cs="Times New Roman"/>
          <w:sz w:val="20"/>
          <w:szCs w:val="20"/>
        </w:rPr>
      </w:pPr>
    </w:p>
  </w:footnote>
  <w:footnote w:id="4">
    <w:p w14:paraId="5DCEB01B" w14:textId="77777777" w:rsidR="00B46B61" w:rsidRPr="000D0319" w:rsidRDefault="00B46B61"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For example: </w:t>
      </w:r>
      <w:r w:rsidRPr="000D0319">
        <w:rPr>
          <w:rFonts w:ascii="Times New Roman" w:hAnsi="Times New Roman" w:cs="Times New Roman"/>
          <w:i/>
          <w:sz w:val="20"/>
          <w:szCs w:val="20"/>
        </w:rPr>
        <w:t>Grey Room</w:t>
      </w:r>
      <w:r w:rsidRPr="000D0319">
        <w:rPr>
          <w:rFonts w:ascii="Times New Roman" w:hAnsi="Times New Roman" w:cs="Times New Roman"/>
          <w:sz w:val="20"/>
          <w:szCs w:val="20"/>
        </w:rPr>
        <w:t xml:space="preserve"> No. 43 special issue “Audio/Visual,” </w:t>
      </w:r>
      <w:proofErr w:type="spellStart"/>
      <w:r w:rsidRPr="000D0319">
        <w:rPr>
          <w:rFonts w:ascii="Times New Roman" w:hAnsi="Times New Roman" w:cs="Times New Roman"/>
          <w:i/>
          <w:sz w:val="20"/>
          <w:szCs w:val="20"/>
        </w:rPr>
        <w:t>Amodern</w:t>
      </w:r>
      <w:proofErr w:type="spellEnd"/>
      <w:r w:rsidRPr="000D0319">
        <w:rPr>
          <w:rFonts w:ascii="Times New Roman" w:hAnsi="Times New Roman" w:cs="Times New Roman"/>
          <w:sz w:val="20"/>
          <w:szCs w:val="20"/>
        </w:rPr>
        <w:t xml:space="preserve"> No. 2 special issue “Network Archeology,” </w:t>
      </w:r>
      <w:r w:rsidRPr="000D0319">
        <w:rPr>
          <w:rFonts w:ascii="Times New Roman" w:hAnsi="Times New Roman" w:cs="Times New Roman"/>
          <w:i/>
          <w:sz w:val="20"/>
          <w:szCs w:val="20"/>
        </w:rPr>
        <w:t>View: Journal of European Television History &amp; Culture</w:t>
      </w:r>
      <w:r w:rsidRPr="000D0319">
        <w:rPr>
          <w:rFonts w:ascii="Times New Roman" w:hAnsi="Times New Roman" w:cs="Times New Roman"/>
          <w:sz w:val="20"/>
          <w:szCs w:val="20"/>
        </w:rPr>
        <w:t xml:space="preserve"> Vol. 4 No. 7 special issue “Archaeologies of Tele-Visions and –Realities,” and </w:t>
      </w:r>
      <w:r w:rsidRPr="000D0319">
        <w:rPr>
          <w:rFonts w:ascii="Times New Roman" w:hAnsi="Times New Roman" w:cs="Times New Roman"/>
          <w:i/>
          <w:sz w:val="20"/>
          <w:szCs w:val="20"/>
        </w:rPr>
        <w:t xml:space="preserve">MCD: Magazine des Cultures </w:t>
      </w:r>
      <w:proofErr w:type="spellStart"/>
      <w:r w:rsidRPr="000D0319">
        <w:rPr>
          <w:rFonts w:ascii="Times New Roman" w:hAnsi="Times New Roman" w:cs="Times New Roman"/>
          <w:i/>
          <w:sz w:val="20"/>
          <w:szCs w:val="20"/>
        </w:rPr>
        <w:t>Digitales</w:t>
      </w:r>
      <w:proofErr w:type="spellEnd"/>
      <w:r w:rsidRPr="000D0319">
        <w:rPr>
          <w:rFonts w:ascii="Times New Roman" w:hAnsi="Times New Roman" w:cs="Times New Roman"/>
          <w:sz w:val="20"/>
          <w:szCs w:val="20"/>
        </w:rPr>
        <w:t xml:space="preserve"> No. 75 special issue “</w:t>
      </w:r>
      <w:proofErr w:type="spellStart"/>
      <w:r w:rsidRPr="000D0319">
        <w:rPr>
          <w:rFonts w:ascii="Times New Roman" w:hAnsi="Times New Roman" w:cs="Times New Roman"/>
          <w:sz w:val="20"/>
          <w:szCs w:val="20"/>
        </w:rPr>
        <w:t>Archéologie</w:t>
      </w:r>
      <w:proofErr w:type="spellEnd"/>
      <w:r w:rsidRPr="000D0319">
        <w:rPr>
          <w:rFonts w:ascii="Times New Roman" w:hAnsi="Times New Roman" w:cs="Times New Roman"/>
          <w:sz w:val="20"/>
          <w:szCs w:val="20"/>
        </w:rPr>
        <w:t xml:space="preserve"> Des </w:t>
      </w:r>
      <w:proofErr w:type="spellStart"/>
      <w:r w:rsidRPr="000D0319">
        <w:rPr>
          <w:rFonts w:ascii="Times New Roman" w:hAnsi="Times New Roman" w:cs="Times New Roman"/>
          <w:sz w:val="20"/>
          <w:szCs w:val="20"/>
        </w:rPr>
        <w:t>Média</w:t>
      </w:r>
      <w:proofErr w:type="spellEnd"/>
      <w:r w:rsidRPr="000D0319">
        <w:rPr>
          <w:rFonts w:ascii="Times New Roman" w:hAnsi="Times New Roman" w:cs="Times New Roman"/>
          <w:sz w:val="20"/>
          <w:szCs w:val="20"/>
        </w:rPr>
        <w:t xml:space="preserve">,” </w:t>
      </w:r>
    </w:p>
  </w:footnote>
  <w:footnote w:id="5">
    <w:p w14:paraId="5D46E83A" w14:textId="77777777" w:rsidR="00B46B61" w:rsidRPr="000D0319" w:rsidRDefault="00B46B61"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For example: </w:t>
      </w:r>
      <w:r w:rsidRPr="000D0319">
        <w:rPr>
          <w:rFonts w:ascii="Times New Roman" w:hAnsi="Times New Roman" w:cs="Times New Roman"/>
          <w:i/>
          <w:sz w:val="20"/>
          <w:szCs w:val="20"/>
        </w:rPr>
        <w:t>The Book of Imaginary Media: Excavating the Dream of the Ultimate Communication Medium</w:t>
      </w:r>
      <w:r w:rsidRPr="000D0319">
        <w:rPr>
          <w:rFonts w:ascii="Times New Roman" w:hAnsi="Times New Roman" w:cs="Times New Roman"/>
          <w:sz w:val="20"/>
          <w:szCs w:val="20"/>
        </w:rPr>
        <w:t xml:space="preserve"> (2007), </w:t>
      </w:r>
      <w:r w:rsidRPr="000D0319">
        <w:rPr>
          <w:rFonts w:ascii="Times New Roman" w:hAnsi="Times New Roman" w:cs="Times New Roman"/>
          <w:i/>
          <w:sz w:val="20"/>
          <w:szCs w:val="20"/>
        </w:rPr>
        <w:t>Media Archaeology: Approaches, Applications, Implications</w:t>
      </w:r>
      <w:r w:rsidRPr="000D0319">
        <w:rPr>
          <w:rFonts w:ascii="Times New Roman" w:hAnsi="Times New Roman" w:cs="Times New Roman"/>
          <w:sz w:val="20"/>
          <w:szCs w:val="20"/>
        </w:rPr>
        <w:t xml:space="preserve"> (2011), and Siegfried Zielinski’s </w:t>
      </w:r>
      <w:r w:rsidRPr="000D0319">
        <w:rPr>
          <w:rFonts w:ascii="Times New Roman" w:hAnsi="Times New Roman" w:cs="Times New Roman"/>
          <w:i/>
          <w:sz w:val="20"/>
          <w:szCs w:val="20"/>
        </w:rPr>
        <w:t>Variantology</w:t>
      </w:r>
      <w:r w:rsidRPr="000D0319">
        <w:rPr>
          <w:rFonts w:ascii="Times New Roman" w:hAnsi="Times New Roman" w:cs="Times New Roman"/>
          <w:sz w:val="20"/>
          <w:szCs w:val="20"/>
        </w:rPr>
        <w:t xml:space="preserve"> series.</w:t>
      </w:r>
    </w:p>
  </w:footnote>
  <w:footnote w:id="6">
    <w:p w14:paraId="0447F2E8" w14:textId="77777777" w:rsidR="00B46B61" w:rsidRPr="000D0319" w:rsidRDefault="00B46B61"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Labs and institutes include the Media Archeological Fundus at Humboldt University, Berlin, the IMA Institute of Media Archeology at </w:t>
      </w:r>
      <w:proofErr w:type="spellStart"/>
      <w:r w:rsidRPr="000D0319">
        <w:rPr>
          <w:rFonts w:ascii="Times New Roman" w:hAnsi="Times New Roman" w:cs="Times New Roman"/>
          <w:sz w:val="20"/>
          <w:szCs w:val="20"/>
        </w:rPr>
        <w:t>Hainburg</w:t>
      </w:r>
      <w:proofErr w:type="spellEnd"/>
      <w:r w:rsidRPr="000D0319">
        <w:rPr>
          <w:rFonts w:ascii="Times New Roman" w:hAnsi="Times New Roman" w:cs="Times New Roman"/>
          <w:sz w:val="20"/>
          <w:szCs w:val="20"/>
        </w:rPr>
        <w:t xml:space="preserve">, the Media Archeology Lab at the University of Colorado Boulder, and the Preservation, Archaeology, Media Art Lab at the Art School of Avignon. For more on the role of labs in research, see the forthcoming </w:t>
      </w:r>
      <w:r w:rsidRPr="000D0319">
        <w:rPr>
          <w:rFonts w:ascii="Times New Roman" w:hAnsi="Times New Roman" w:cs="Times New Roman"/>
          <w:i/>
          <w:sz w:val="20"/>
          <w:szCs w:val="20"/>
        </w:rPr>
        <w:t>THE</w:t>
      </w:r>
      <w:r w:rsidRPr="000D0319">
        <w:rPr>
          <w:rFonts w:ascii="Times New Roman" w:hAnsi="Times New Roman" w:cs="Times New Roman"/>
          <w:sz w:val="20"/>
          <w:szCs w:val="20"/>
        </w:rPr>
        <w:t xml:space="preserve"> </w:t>
      </w:r>
      <w:r w:rsidRPr="000D0319">
        <w:rPr>
          <w:rFonts w:ascii="Times New Roman" w:hAnsi="Times New Roman" w:cs="Times New Roman"/>
          <w:i/>
          <w:sz w:val="20"/>
          <w:szCs w:val="20"/>
        </w:rPr>
        <w:t>LAB BOOK: Situated Practices in Media Studies</w:t>
      </w:r>
      <w:r w:rsidRPr="000D0319">
        <w:rPr>
          <w:rFonts w:ascii="Times New Roman" w:hAnsi="Times New Roman" w:cs="Times New Roman"/>
          <w:sz w:val="20"/>
          <w:szCs w:val="20"/>
        </w:rPr>
        <w:t xml:space="preserve"> from Lori Emerson, Jussi Parikka, and Darren </w:t>
      </w:r>
      <w:proofErr w:type="spellStart"/>
      <w:r w:rsidRPr="000D0319">
        <w:rPr>
          <w:rFonts w:ascii="Times New Roman" w:hAnsi="Times New Roman" w:cs="Times New Roman"/>
          <w:sz w:val="20"/>
          <w:szCs w:val="20"/>
        </w:rPr>
        <w:t>Werschler</w:t>
      </w:r>
      <w:proofErr w:type="spellEnd"/>
      <w:r w:rsidRPr="000D0319">
        <w:rPr>
          <w:rFonts w:ascii="Times New Roman" w:hAnsi="Times New Roman" w:cs="Times New Roman"/>
          <w:sz w:val="20"/>
          <w:szCs w:val="20"/>
        </w:rPr>
        <w:t xml:space="preserve"> from the University of Minnesota Press </w:t>
      </w:r>
      <w:hyperlink r:id="rId1" w:history="1">
        <w:r w:rsidRPr="000D0319">
          <w:rPr>
            <w:rStyle w:val="Hyperlink"/>
            <w:rFonts w:ascii="Times New Roman" w:hAnsi="Times New Roman" w:cs="Times New Roman"/>
            <w:sz w:val="20"/>
            <w:szCs w:val="20"/>
          </w:rPr>
          <w:t>http://whatisamedialab.com/</w:t>
        </w:r>
      </w:hyperlink>
      <w:r w:rsidRPr="000D0319">
        <w:rPr>
          <w:rFonts w:ascii="Times New Roman" w:hAnsi="Times New Roman" w:cs="Times New Roman"/>
          <w:sz w:val="20"/>
          <w:szCs w:val="20"/>
        </w:rPr>
        <w:t xml:space="preserve">. </w:t>
      </w:r>
    </w:p>
  </w:footnote>
  <w:footnote w:id="7">
    <w:p w14:paraId="573E6F18" w14:textId="77777777" w:rsidR="00B46B61" w:rsidRPr="000D0319" w:rsidRDefault="00B46B61"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For example: the </w:t>
      </w:r>
      <w:r w:rsidRPr="000D0319">
        <w:rPr>
          <w:rFonts w:ascii="Times New Roman" w:hAnsi="Times New Roman" w:cs="Times New Roman"/>
          <w:i/>
          <w:sz w:val="20"/>
          <w:szCs w:val="20"/>
        </w:rPr>
        <w:t xml:space="preserve">Network Archeology </w:t>
      </w:r>
      <w:r w:rsidRPr="000D0319">
        <w:rPr>
          <w:rFonts w:ascii="Times New Roman" w:hAnsi="Times New Roman" w:cs="Times New Roman"/>
          <w:sz w:val="20"/>
          <w:szCs w:val="20"/>
        </w:rPr>
        <w:t xml:space="preserve">conference at the University of Miami in 2012 and the </w:t>
      </w:r>
      <w:r w:rsidRPr="000D0319">
        <w:rPr>
          <w:rFonts w:ascii="Times New Roman" w:hAnsi="Times New Roman" w:cs="Times New Roman"/>
          <w:i/>
          <w:sz w:val="20"/>
          <w:szCs w:val="20"/>
        </w:rPr>
        <w:t xml:space="preserve">Media </w:t>
      </w:r>
      <w:proofErr w:type="spellStart"/>
      <w:r w:rsidRPr="000D0319">
        <w:rPr>
          <w:rFonts w:ascii="Times New Roman" w:hAnsi="Times New Roman" w:cs="Times New Roman"/>
          <w:i/>
          <w:sz w:val="20"/>
          <w:szCs w:val="20"/>
        </w:rPr>
        <w:t>Archealogy</w:t>
      </w:r>
      <w:proofErr w:type="spellEnd"/>
      <w:r w:rsidRPr="000D0319">
        <w:rPr>
          <w:rFonts w:ascii="Times New Roman" w:hAnsi="Times New Roman" w:cs="Times New Roman"/>
          <w:i/>
          <w:sz w:val="20"/>
          <w:szCs w:val="20"/>
        </w:rPr>
        <w:t xml:space="preserve"> Institute Lecture Series</w:t>
      </w:r>
      <w:r w:rsidRPr="000D0319">
        <w:rPr>
          <w:rFonts w:ascii="Times New Roman" w:hAnsi="Times New Roman" w:cs="Times New Roman"/>
          <w:sz w:val="20"/>
          <w:szCs w:val="20"/>
        </w:rPr>
        <w:t xml:space="preserve"> at the School of Art Institute in Chicago in 2013. For a list of more events and publications related to media archeology, see the excellent collection put together at </w:t>
      </w:r>
      <w:proofErr w:type="spellStart"/>
      <w:r w:rsidRPr="000D0319">
        <w:rPr>
          <w:rFonts w:ascii="Times New Roman" w:hAnsi="Times New Roman" w:cs="Times New Roman"/>
          <w:i/>
          <w:sz w:val="20"/>
          <w:szCs w:val="20"/>
        </w:rPr>
        <w:t>Monoskop</w:t>
      </w:r>
      <w:proofErr w:type="spellEnd"/>
      <w:r w:rsidRPr="000D0319">
        <w:rPr>
          <w:rFonts w:ascii="Times New Roman" w:hAnsi="Times New Roman" w:cs="Times New Roman"/>
          <w:sz w:val="20"/>
          <w:szCs w:val="20"/>
        </w:rPr>
        <w:t xml:space="preserve">, a wiki for the study of art, media, and the humanities: </w:t>
      </w:r>
      <w:hyperlink r:id="rId2" w:history="1">
        <w:r w:rsidRPr="000D0319">
          <w:rPr>
            <w:rStyle w:val="Hyperlink"/>
            <w:rFonts w:ascii="Times New Roman" w:hAnsi="Times New Roman" w:cs="Times New Roman"/>
            <w:sz w:val="20"/>
            <w:szCs w:val="20"/>
          </w:rPr>
          <w:t>https://monoskop.org/Media_archaeology</w:t>
        </w:r>
      </w:hyperlink>
      <w:r w:rsidRPr="000D0319">
        <w:rPr>
          <w:rFonts w:ascii="Times New Roman" w:hAnsi="Times New Roman" w:cs="Times New Roman"/>
          <w:sz w:val="20"/>
          <w:szCs w:val="20"/>
        </w:rPr>
        <w:t xml:space="preserve">. </w:t>
      </w:r>
    </w:p>
  </w:footnote>
  <w:footnote w:id="8">
    <w:p w14:paraId="1138CA22" w14:textId="77777777" w:rsidR="00B46B61" w:rsidRPr="000D0319" w:rsidRDefault="00B46B61" w:rsidP="00CB4C24">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I borrow the language of the past as inventional resource from Alessandra Von Burg’s essay “Stochastic Citizenship: Toward a Rhetoric of Mobility” (2012). Maybe say more about invention in rhetoric and draw from Pete Simonson’s “Reinventing Invention, Again” (2014). This is not language being used by folks in media archeology but captures the spirit of Foucault’s methodological orientation in </w:t>
      </w:r>
      <w:r w:rsidRPr="000D0319">
        <w:rPr>
          <w:rFonts w:ascii="Times New Roman" w:hAnsi="Times New Roman" w:cs="Times New Roman"/>
          <w:i/>
          <w:sz w:val="20"/>
          <w:szCs w:val="20"/>
        </w:rPr>
        <w:t>The Archeology of Knowledge</w:t>
      </w:r>
      <w:r w:rsidRPr="000D0319">
        <w:rPr>
          <w:rFonts w:ascii="Times New Roman" w:hAnsi="Times New Roman" w:cs="Times New Roman"/>
          <w:sz w:val="20"/>
          <w:szCs w:val="20"/>
        </w:rPr>
        <w:t xml:space="preserve"> that is a significant theoretical connection for this work.  </w:t>
      </w:r>
    </w:p>
  </w:footnote>
  <w:footnote w:id="9">
    <w:p w14:paraId="542D239B" w14:textId="77777777" w:rsidR="00B46B61" w:rsidRPr="000D0319" w:rsidRDefault="00B46B61" w:rsidP="00214AAA">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Although scholars who identify with a media archeology approach often use this framing to distinguish it from media history, the distinction is a bit misleading and is more applicable to some of the foundational works in media history research such as Lewis Mumford’s </w:t>
      </w:r>
      <w:r w:rsidRPr="000D0319">
        <w:rPr>
          <w:rFonts w:ascii="Times New Roman" w:hAnsi="Times New Roman" w:cs="Times New Roman"/>
          <w:i/>
          <w:sz w:val="20"/>
          <w:szCs w:val="20"/>
        </w:rPr>
        <w:t>Technics of Civilization</w:t>
      </w:r>
      <w:r w:rsidRPr="000D0319">
        <w:rPr>
          <w:rFonts w:ascii="Times New Roman" w:hAnsi="Times New Roman" w:cs="Times New Roman"/>
          <w:sz w:val="20"/>
          <w:szCs w:val="20"/>
        </w:rPr>
        <w:t xml:space="preserve">. More recent forays in media history often share media archeology’s rejection of dominant narratives, tidy periodizations, and universal claims. See John Durham Peters’ </w:t>
      </w:r>
      <w:r w:rsidRPr="000D0319">
        <w:rPr>
          <w:rFonts w:ascii="Times New Roman" w:hAnsi="Times New Roman" w:cs="Times New Roman"/>
          <w:i/>
          <w:sz w:val="20"/>
          <w:szCs w:val="20"/>
        </w:rPr>
        <w:t>The Marvelous Clouds</w:t>
      </w:r>
      <w:r w:rsidRPr="000D0319">
        <w:rPr>
          <w:rFonts w:ascii="Times New Roman" w:hAnsi="Times New Roman" w:cs="Times New Roman"/>
          <w:sz w:val="20"/>
          <w:szCs w:val="20"/>
        </w:rPr>
        <w:t xml:space="preserve"> as an example. </w:t>
      </w:r>
    </w:p>
  </w:footnote>
  <w:footnote w:id="10">
    <w:p w14:paraId="6EB39FCE" w14:textId="0AA1E590" w:rsidR="00B46B61" w:rsidRPr="00E11B24" w:rsidRDefault="00B46B61">
      <w:pPr>
        <w:pStyle w:val="FootnoteText"/>
        <w:rPr>
          <w:rFonts w:ascii="Times New Roman" w:hAnsi="Times New Roman" w:cs="Times New Roman"/>
          <w:sz w:val="20"/>
          <w:szCs w:val="20"/>
        </w:rPr>
      </w:pPr>
      <w:r>
        <w:rPr>
          <w:rStyle w:val="FootnoteReference"/>
        </w:rPr>
        <w:footnoteRef/>
      </w:r>
      <w:r>
        <w:t xml:space="preserve"> </w:t>
      </w:r>
      <w:r>
        <w:rPr>
          <w:rFonts w:ascii="Times New Roman" w:hAnsi="Times New Roman" w:cs="Times New Roman"/>
          <w:sz w:val="20"/>
          <w:szCs w:val="20"/>
        </w:rPr>
        <w:t xml:space="preserve">The idea of infrastructural inversion can be productively thought of alongside Martin Heidegger’s distinction between ready-at-hand and present-at-hand. For Heidegger, these phrases refer to particular ways of apprehending tools. The ready-at-hand mode approaches a tool as an object to be used for a particular and pre-established purpose; in so doing, it takes the existence of the object for granted. The present-at-hand mode approaches a tool as a thing in its own right, a fuller experience of encounter. When a tool breaks down or malfunctions, it may prompt one to change from a ready-at-hand orientation to a present-at-hand orientation. The idea of infrastructural inversion gets at a similar change in orientation to the world, but the object of the orientation differs. Where Heidegger is concerned with the relationship between a person and a particular object, infrastructure refers to a larger system that extends beyond any individual object and by its nature affects many people. Se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URL" : "http://www.easterbrook.ca/steve/2010/08/on-the-uses-and-abuses-of-infrastructural-inversion/", "accessed" : { "date-parts" : [ [ "2018", "2", "11" ] ] }, "author" : [ { "dropping-particle" : "", "family" : "Easterbrook", "given" : "Steve", "non-dropping-particle" : "", "parse-names" : false, "suffix" : "" } ], "container-title" : "Serendipity: Applying Systems Thinking to Computing, Climate and Sustainabilitly", "id" : "ITEM-1", "issued" : { "date-parts" : [ [ "2010" ] ] }, "title" : "On the Uses and Abuses of Infrastructural Inversion", "type" : "webpage" }, "uris" : [ "http://www.mendeley.com/documents/?uuid=9e023cec-45f2-4d58-9895-d0795d8dc339" ] } ], "mendeley" : { "formattedCitation" : "(Easterbrook 2010)", "plainTextFormattedCitation" : "(Easterbrook 2010)", "previouslyFormattedCitation" : "(Easterbrook 2010)" }, "properties" : {  }, "schema" : "https://github.com/citation-style-language/schema/raw/master/csl-citation.json" }</w:instrText>
      </w:r>
      <w:r>
        <w:rPr>
          <w:rFonts w:ascii="Times New Roman" w:hAnsi="Times New Roman" w:cs="Times New Roman"/>
          <w:sz w:val="20"/>
          <w:szCs w:val="20"/>
        </w:rPr>
        <w:fldChar w:fldCharType="separate"/>
      </w:r>
      <w:r w:rsidRPr="00183F82">
        <w:rPr>
          <w:rFonts w:ascii="Times New Roman" w:hAnsi="Times New Roman" w:cs="Times New Roman"/>
          <w:noProof/>
          <w:sz w:val="20"/>
          <w:szCs w:val="20"/>
        </w:rPr>
        <w:t>(Easterbrook 2010)</w:t>
      </w:r>
      <w:r>
        <w:rPr>
          <w:rFonts w:ascii="Times New Roman" w:hAnsi="Times New Roman" w:cs="Times New Roman"/>
          <w:sz w:val="20"/>
          <w:szCs w:val="20"/>
        </w:rPr>
        <w:fldChar w:fldCharType="end"/>
      </w:r>
      <w:r>
        <w:rPr>
          <w:rFonts w:ascii="Times New Roman" w:hAnsi="Times New Roman" w:cs="Times New Roman"/>
          <w:sz w:val="20"/>
          <w:szCs w:val="20"/>
        </w:rPr>
        <w:t xml:space="preserve"> for a more detailed account of the relationship between infrastructural inversion and Heidegger’s work. </w:t>
      </w:r>
    </w:p>
  </w:footnote>
  <w:footnote w:id="11">
    <w:p w14:paraId="626B6114" w14:textId="77777777" w:rsidR="00B46B61" w:rsidRPr="000D0319" w:rsidRDefault="00B46B61" w:rsidP="00214AAA">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In bringing the attention to infrastructure from Science and Technology Studies to Media Archeology, I support claims of compatibility between media and information technologies, communication, and science and technology studies (</w:t>
      </w:r>
      <w:proofErr w:type="spellStart"/>
      <w:r w:rsidRPr="000D0319">
        <w:rPr>
          <w:rFonts w:ascii="Times New Roman" w:hAnsi="Times New Roman" w:cs="Times New Roman"/>
          <w:sz w:val="20"/>
          <w:szCs w:val="20"/>
        </w:rPr>
        <w:t>Boczkowski</w:t>
      </w:r>
      <w:proofErr w:type="spellEnd"/>
      <w:r w:rsidRPr="000D0319">
        <w:rPr>
          <w:rFonts w:ascii="Times New Roman" w:hAnsi="Times New Roman" w:cs="Times New Roman"/>
          <w:sz w:val="20"/>
          <w:szCs w:val="20"/>
        </w:rPr>
        <w:t xml:space="preserve"> and </w:t>
      </w:r>
      <w:proofErr w:type="spellStart"/>
      <w:r w:rsidRPr="000D0319">
        <w:rPr>
          <w:rFonts w:ascii="Times New Roman" w:hAnsi="Times New Roman" w:cs="Times New Roman"/>
          <w:sz w:val="20"/>
          <w:szCs w:val="20"/>
        </w:rPr>
        <w:t>Lievrouw</w:t>
      </w:r>
      <w:proofErr w:type="spellEnd"/>
      <w:r w:rsidRPr="000D0319">
        <w:rPr>
          <w:rFonts w:ascii="Times New Roman" w:hAnsi="Times New Roman" w:cs="Times New Roman"/>
          <w:sz w:val="20"/>
          <w:szCs w:val="20"/>
        </w:rPr>
        <w:t xml:space="preserve"> 2008).</w:t>
      </w:r>
    </w:p>
  </w:footnote>
  <w:footnote w:id="12">
    <w:p w14:paraId="50722E90" w14:textId="28B89563" w:rsidR="00B46B61" w:rsidRPr="00026AA2" w:rsidRDefault="00B46B61">
      <w:pPr>
        <w:pStyle w:val="FootnoteText"/>
      </w:pPr>
      <w:r>
        <w:rPr>
          <w:rStyle w:val="FootnoteReference"/>
        </w:rPr>
        <w:footnoteRef/>
      </w:r>
      <w:r>
        <w:t xml:space="preserve"> </w:t>
      </w:r>
      <w:r w:rsidRPr="00A01797">
        <w:rPr>
          <w:rFonts w:ascii="Times New Roman" w:hAnsi="Times New Roman" w:cs="Times New Roman"/>
          <w:sz w:val="20"/>
          <w:szCs w:val="20"/>
        </w:rPr>
        <w:t xml:space="preserve">Ownership of servers is a crucial mechanism of control for online content. If one owns the servers responsible for hosting a site as </w:t>
      </w:r>
      <w:r w:rsidRPr="00A01797">
        <w:rPr>
          <w:rFonts w:ascii="Times New Roman" w:hAnsi="Times New Roman" w:cs="Times New Roman"/>
          <w:i/>
          <w:sz w:val="20"/>
          <w:szCs w:val="20"/>
        </w:rPr>
        <w:t>Paste Magazine</w:t>
      </w:r>
      <w:r w:rsidRPr="00A01797">
        <w:rPr>
          <w:rFonts w:ascii="Times New Roman" w:hAnsi="Times New Roman" w:cs="Times New Roman"/>
          <w:sz w:val="20"/>
          <w:szCs w:val="20"/>
        </w:rPr>
        <w:t xml:space="preserve"> did, then one has the authority to determine whether the site is available online. A similar dynamic of control was at work in the closure of early personal webpage community </w:t>
      </w:r>
      <w:r w:rsidRPr="00A01797">
        <w:rPr>
          <w:rFonts w:ascii="Times New Roman" w:hAnsi="Times New Roman" w:cs="Times New Roman"/>
          <w:i/>
          <w:sz w:val="20"/>
          <w:szCs w:val="20"/>
        </w:rPr>
        <w:t>Geocities</w:t>
      </w:r>
      <w:r w:rsidRPr="00A01797">
        <w:rPr>
          <w:rFonts w:ascii="Times New Roman" w:hAnsi="Times New Roman" w:cs="Times New Roman"/>
          <w:sz w:val="20"/>
          <w:szCs w:val="20"/>
        </w:rPr>
        <w:t xml:space="preserve">, which was taken offline by </w:t>
      </w:r>
      <w:r w:rsidRPr="00A01797">
        <w:rPr>
          <w:rFonts w:ascii="Times New Roman" w:hAnsi="Times New Roman" w:cs="Times New Roman"/>
          <w:i/>
          <w:sz w:val="20"/>
          <w:szCs w:val="20"/>
        </w:rPr>
        <w:t>Yahoo</w:t>
      </w:r>
      <w:r w:rsidRPr="00A01797">
        <w:rPr>
          <w:rFonts w:ascii="Times New Roman" w:hAnsi="Times New Roman" w:cs="Times New Roman"/>
          <w:sz w:val="20"/>
          <w:szCs w:val="20"/>
        </w:rPr>
        <w:t xml:space="preserve"> in 200</w:t>
      </w:r>
      <w:r>
        <w:rPr>
          <w:rFonts w:ascii="Times New Roman" w:hAnsi="Times New Roman" w:cs="Times New Roman"/>
          <w:sz w:val="20"/>
          <w:szCs w:val="20"/>
        </w:rPr>
        <w:t xml:space="preserve">9. Although individual users can save copies of their content to their personal machines or make it available through other locations online, such as posting their Obamicon on a blog or social network site, without access to the original files and control of a server, there is no way to preserve the full context and functionality of a site online. </w:t>
      </w:r>
    </w:p>
  </w:footnote>
  <w:footnote w:id="13">
    <w:p w14:paraId="774C4BB8" w14:textId="77777777" w:rsidR="00B46B61" w:rsidRPr="000D0319" w:rsidRDefault="00B46B61" w:rsidP="00D11CC2">
      <w:pPr>
        <w:pStyle w:val="FootnoteText"/>
        <w:rPr>
          <w:rFonts w:ascii="Times New Roman" w:hAnsi="Times New Roman" w:cs="Times New Roman"/>
          <w:sz w:val="20"/>
          <w:szCs w:val="20"/>
        </w:rPr>
      </w:pPr>
      <w:r w:rsidRPr="000D0319">
        <w:rPr>
          <w:rStyle w:val="FootnoteReference"/>
          <w:rFonts w:ascii="Times New Roman" w:hAnsi="Times New Roman" w:cs="Times New Roman"/>
          <w:sz w:val="20"/>
          <w:szCs w:val="20"/>
        </w:rPr>
        <w:footnoteRef/>
      </w:r>
      <w:r w:rsidRPr="000D0319">
        <w:rPr>
          <w:rFonts w:ascii="Times New Roman" w:hAnsi="Times New Roman" w:cs="Times New Roman"/>
          <w:sz w:val="20"/>
          <w:szCs w:val="20"/>
        </w:rPr>
        <w:t xml:space="preserve"> See </w:t>
      </w:r>
      <w:r w:rsidRPr="000D0319">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 "citationItems" : [ { "id" : "ITEM-1", "itemData" : { "DOI" : "10.1145/3097286.3097324", "ISBN" : "9781450348478", "author" : [ { "dropping-particle" : "", "family" : "Helmond", "given" : "Anne", "non-dropping-particle" : "", "parse-names" : false, "suffix" : "" }, { "dropping-particle" : "", "family" : "Nieborg", "given" : "David B", "non-dropping-particle" : "", "parse-names" : false, "suffix" : "" }, { "dropping-particle" : "Van Der", "family" : "Vlist", "given" : "Fernando N", "non-dropping-particle" : "", "parse-names" : false, "suffix" : "" } ], "container-title" : "Proceedings of the 8th International Conference on Social Media &amp; Society", "id" : "ITEM-1", "issued" : { "date-parts" : [ [ "2017" ] ] }, "publisher" : "ACM Press", "publisher-place" : "New York", "title" : "The Political Economy of Social Data: A Historical Analysis of Platform \u2013 Industry Partnerships", "type" : "paper-conference" }, "uris" : [ "http://www.mendeley.com/documents/?uuid=b6a8aecd-13af-49a8-952b-e9b4e9325cfe" ] } ], "mendeley" : { "formattedCitation" : "(Helmond, Nieborg, and Vlist 2017)", "plainTextFormattedCitation" : "(Helmond, Nieborg, and Vlist 2017)", "previouslyFormattedCitation" : "(Helmond, Nieborg, and Vlist 2017)" }, "properties" : {  }, "schema" : "https://github.com/citation-style-language/schema/raw/master/csl-citation.json" }</w:instrText>
      </w:r>
      <w:r w:rsidRPr="000D0319">
        <w:rPr>
          <w:rFonts w:ascii="Times New Roman" w:hAnsi="Times New Roman" w:cs="Times New Roman"/>
          <w:sz w:val="20"/>
          <w:szCs w:val="20"/>
        </w:rPr>
        <w:fldChar w:fldCharType="separate"/>
      </w:r>
      <w:r w:rsidRPr="000D0319">
        <w:rPr>
          <w:rFonts w:ascii="Times New Roman" w:hAnsi="Times New Roman" w:cs="Times New Roman"/>
          <w:noProof/>
          <w:sz w:val="20"/>
          <w:szCs w:val="20"/>
        </w:rPr>
        <w:t>(Helmond, Nieborg, and Vlist 2017)</w:t>
      </w:r>
      <w:r w:rsidRPr="000D0319">
        <w:rPr>
          <w:rFonts w:ascii="Times New Roman" w:hAnsi="Times New Roman" w:cs="Times New Roman"/>
          <w:sz w:val="20"/>
          <w:szCs w:val="20"/>
        </w:rPr>
        <w:fldChar w:fldCharType="end"/>
      </w:r>
      <w:r w:rsidRPr="000D0319">
        <w:rPr>
          <w:rFonts w:ascii="Times New Roman" w:hAnsi="Times New Roman" w:cs="Times New Roman"/>
          <w:sz w:val="20"/>
          <w:szCs w:val="20"/>
        </w:rPr>
        <w:t xml:space="preserve"> for an interesting exception. Here, the researchers were interested in tracing a history of Facebook’s commercial partnerships and used cached images of Facebook’s news and advertising pages, along with industry blogs, to create a timeline. </w:t>
      </w:r>
    </w:p>
  </w:footnote>
  <w:footnote w:id="14">
    <w:p w14:paraId="7858FDE6" w14:textId="23CB0F7E" w:rsidR="00B46B61" w:rsidRDefault="00B46B61">
      <w:pPr>
        <w:pStyle w:val="FootnoteText"/>
      </w:pPr>
      <w:r>
        <w:rPr>
          <w:rStyle w:val="FootnoteReference"/>
        </w:rPr>
        <w:footnoteRef/>
      </w:r>
      <w:r>
        <w:t xml:space="preserve"> </w:t>
      </w:r>
      <w:r w:rsidRPr="00A349C3">
        <w:rPr>
          <w:rFonts w:ascii="Times New Roman" w:hAnsi="Times New Roman" w:cs="Times New Roman"/>
          <w:sz w:val="20"/>
          <w:szCs w:val="20"/>
        </w:rPr>
        <w:t>This trend of commemorating notable political events and natural disasters continues today with the availability and popularity of Facebook profile picture filters.</w:t>
      </w:r>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B2B58"/>
    <w:multiLevelType w:val="hybridMultilevel"/>
    <w:tmpl w:val="6E2AE2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516188"/>
    <w:multiLevelType w:val="hybridMultilevel"/>
    <w:tmpl w:val="D8ACDF90"/>
    <w:lvl w:ilvl="0" w:tplc="04090001">
      <w:start w:val="1"/>
      <w:numFmt w:val="bullet"/>
      <w:lvlText w:val=""/>
      <w:lvlJc w:val="left"/>
      <w:pPr>
        <w:ind w:left="1448" w:hanging="360"/>
      </w:pPr>
      <w:rPr>
        <w:rFonts w:ascii="Symbol" w:hAnsi="Symbol" w:hint="default"/>
      </w:rPr>
    </w:lvl>
    <w:lvl w:ilvl="1" w:tplc="04090003" w:tentative="1">
      <w:start w:val="1"/>
      <w:numFmt w:val="bullet"/>
      <w:lvlText w:val="o"/>
      <w:lvlJc w:val="left"/>
      <w:pPr>
        <w:ind w:left="2168" w:hanging="360"/>
      </w:pPr>
      <w:rPr>
        <w:rFonts w:ascii="Courier New" w:hAnsi="Courier New" w:hint="default"/>
      </w:rPr>
    </w:lvl>
    <w:lvl w:ilvl="2" w:tplc="04090005" w:tentative="1">
      <w:start w:val="1"/>
      <w:numFmt w:val="bullet"/>
      <w:lvlText w:val=""/>
      <w:lvlJc w:val="left"/>
      <w:pPr>
        <w:ind w:left="2888" w:hanging="360"/>
      </w:pPr>
      <w:rPr>
        <w:rFonts w:ascii="Wingdings" w:hAnsi="Wingdings" w:hint="default"/>
      </w:rPr>
    </w:lvl>
    <w:lvl w:ilvl="3" w:tplc="04090001" w:tentative="1">
      <w:start w:val="1"/>
      <w:numFmt w:val="bullet"/>
      <w:lvlText w:val=""/>
      <w:lvlJc w:val="left"/>
      <w:pPr>
        <w:ind w:left="3608" w:hanging="360"/>
      </w:pPr>
      <w:rPr>
        <w:rFonts w:ascii="Symbol" w:hAnsi="Symbol" w:hint="default"/>
      </w:rPr>
    </w:lvl>
    <w:lvl w:ilvl="4" w:tplc="04090003" w:tentative="1">
      <w:start w:val="1"/>
      <w:numFmt w:val="bullet"/>
      <w:lvlText w:val="o"/>
      <w:lvlJc w:val="left"/>
      <w:pPr>
        <w:ind w:left="4328" w:hanging="360"/>
      </w:pPr>
      <w:rPr>
        <w:rFonts w:ascii="Courier New" w:hAnsi="Courier New" w:hint="default"/>
      </w:rPr>
    </w:lvl>
    <w:lvl w:ilvl="5" w:tplc="04090005" w:tentative="1">
      <w:start w:val="1"/>
      <w:numFmt w:val="bullet"/>
      <w:lvlText w:val=""/>
      <w:lvlJc w:val="left"/>
      <w:pPr>
        <w:ind w:left="5048" w:hanging="360"/>
      </w:pPr>
      <w:rPr>
        <w:rFonts w:ascii="Wingdings" w:hAnsi="Wingdings" w:hint="default"/>
      </w:rPr>
    </w:lvl>
    <w:lvl w:ilvl="6" w:tplc="04090001" w:tentative="1">
      <w:start w:val="1"/>
      <w:numFmt w:val="bullet"/>
      <w:lvlText w:val=""/>
      <w:lvlJc w:val="left"/>
      <w:pPr>
        <w:ind w:left="5768" w:hanging="360"/>
      </w:pPr>
      <w:rPr>
        <w:rFonts w:ascii="Symbol" w:hAnsi="Symbol" w:hint="default"/>
      </w:rPr>
    </w:lvl>
    <w:lvl w:ilvl="7" w:tplc="04090003" w:tentative="1">
      <w:start w:val="1"/>
      <w:numFmt w:val="bullet"/>
      <w:lvlText w:val="o"/>
      <w:lvlJc w:val="left"/>
      <w:pPr>
        <w:ind w:left="6488" w:hanging="360"/>
      </w:pPr>
      <w:rPr>
        <w:rFonts w:ascii="Courier New" w:hAnsi="Courier New" w:hint="default"/>
      </w:rPr>
    </w:lvl>
    <w:lvl w:ilvl="8" w:tplc="04090005" w:tentative="1">
      <w:start w:val="1"/>
      <w:numFmt w:val="bullet"/>
      <w:lvlText w:val=""/>
      <w:lvlJc w:val="left"/>
      <w:pPr>
        <w:ind w:left="7208" w:hanging="360"/>
      </w:pPr>
      <w:rPr>
        <w:rFonts w:ascii="Wingdings" w:hAnsi="Wingdings" w:hint="default"/>
      </w:rPr>
    </w:lvl>
  </w:abstractNum>
  <w:abstractNum w:abstractNumId="2">
    <w:nsid w:val="12EE7665"/>
    <w:multiLevelType w:val="hybridMultilevel"/>
    <w:tmpl w:val="878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8B2240"/>
    <w:multiLevelType w:val="hybridMultilevel"/>
    <w:tmpl w:val="4230C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E5D41ED"/>
    <w:multiLevelType w:val="hybridMultilevel"/>
    <w:tmpl w:val="B0DC7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6823A1F"/>
    <w:multiLevelType w:val="hybridMultilevel"/>
    <w:tmpl w:val="75BAF9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4"/>
  </w:num>
  <w:num w:numId="5">
    <w:abstractNumId w:val="3"/>
  </w:num>
  <w:num w:numId="6">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ie Ellen Gries">
    <w15:presenceInfo w15:providerId="None" w15:userId="Laurie Ellen Gri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5"/>
  <w:proofState w:spelling="clean" w:grammar="clean"/>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800F4"/>
    <w:rsid w:val="000053D3"/>
    <w:rsid w:val="000057E4"/>
    <w:rsid w:val="000169E9"/>
    <w:rsid w:val="000213C4"/>
    <w:rsid w:val="00023ADE"/>
    <w:rsid w:val="00026AA2"/>
    <w:rsid w:val="000329B9"/>
    <w:rsid w:val="000460E3"/>
    <w:rsid w:val="00062E8C"/>
    <w:rsid w:val="00087592"/>
    <w:rsid w:val="00097F31"/>
    <w:rsid w:val="000A0789"/>
    <w:rsid w:val="000A08E6"/>
    <w:rsid w:val="000B3107"/>
    <w:rsid w:val="000B4566"/>
    <w:rsid w:val="000C37B6"/>
    <w:rsid w:val="000C61DF"/>
    <w:rsid w:val="000D0319"/>
    <w:rsid w:val="000D641D"/>
    <w:rsid w:val="000D6DEA"/>
    <w:rsid w:val="000E13B4"/>
    <w:rsid w:val="000E38CD"/>
    <w:rsid w:val="000E4468"/>
    <w:rsid w:val="000E7EF1"/>
    <w:rsid w:val="00102C11"/>
    <w:rsid w:val="001201B0"/>
    <w:rsid w:val="00124E2A"/>
    <w:rsid w:val="00141C9B"/>
    <w:rsid w:val="00146976"/>
    <w:rsid w:val="00164602"/>
    <w:rsid w:val="00165AB5"/>
    <w:rsid w:val="0017456F"/>
    <w:rsid w:val="001766DD"/>
    <w:rsid w:val="00183F82"/>
    <w:rsid w:val="00187EE7"/>
    <w:rsid w:val="0019228F"/>
    <w:rsid w:val="00193E01"/>
    <w:rsid w:val="00195B2D"/>
    <w:rsid w:val="001A3A5F"/>
    <w:rsid w:val="001A57C7"/>
    <w:rsid w:val="001B2FCC"/>
    <w:rsid w:val="001B614D"/>
    <w:rsid w:val="001C093C"/>
    <w:rsid w:val="001D1EE2"/>
    <w:rsid w:val="001D5C17"/>
    <w:rsid w:val="001E10E9"/>
    <w:rsid w:val="001F1A67"/>
    <w:rsid w:val="001F25E0"/>
    <w:rsid w:val="00211B91"/>
    <w:rsid w:val="00214AAA"/>
    <w:rsid w:val="00220802"/>
    <w:rsid w:val="002315CA"/>
    <w:rsid w:val="0023224D"/>
    <w:rsid w:val="00241637"/>
    <w:rsid w:val="002420C6"/>
    <w:rsid w:val="0025511B"/>
    <w:rsid w:val="002677CF"/>
    <w:rsid w:val="00271AAE"/>
    <w:rsid w:val="002735D7"/>
    <w:rsid w:val="00274E6B"/>
    <w:rsid w:val="00295790"/>
    <w:rsid w:val="002A072E"/>
    <w:rsid w:val="002A4974"/>
    <w:rsid w:val="002B3FE6"/>
    <w:rsid w:val="002C1A03"/>
    <w:rsid w:val="002D253F"/>
    <w:rsid w:val="002D6B71"/>
    <w:rsid w:val="002D782F"/>
    <w:rsid w:val="002E3B28"/>
    <w:rsid w:val="002F3F71"/>
    <w:rsid w:val="00303733"/>
    <w:rsid w:val="00304527"/>
    <w:rsid w:val="0031310C"/>
    <w:rsid w:val="00317220"/>
    <w:rsid w:val="00345B59"/>
    <w:rsid w:val="00354172"/>
    <w:rsid w:val="00361945"/>
    <w:rsid w:val="0036337F"/>
    <w:rsid w:val="00371986"/>
    <w:rsid w:val="003743B9"/>
    <w:rsid w:val="00381318"/>
    <w:rsid w:val="00391E6D"/>
    <w:rsid w:val="00394E36"/>
    <w:rsid w:val="003977E4"/>
    <w:rsid w:val="003A2A5E"/>
    <w:rsid w:val="003A37B7"/>
    <w:rsid w:val="003B1D76"/>
    <w:rsid w:val="003B39E3"/>
    <w:rsid w:val="003B42D6"/>
    <w:rsid w:val="003C5CDE"/>
    <w:rsid w:val="003C7E75"/>
    <w:rsid w:val="003D0AEA"/>
    <w:rsid w:val="003D448B"/>
    <w:rsid w:val="003D6CD9"/>
    <w:rsid w:val="003E561C"/>
    <w:rsid w:val="003F276B"/>
    <w:rsid w:val="00422367"/>
    <w:rsid w:val="00425611"/>
    <w:rsid w:val="00426D31"/>
    <w:rsid w:val="00434F2C"/>
    <w:rsid w:val="00437738"/>
    <w:rsid w:val="00437DAC"/>
    <w:rsid w:val="00454B0D"/>
    <w:rsid w:val="00457F5B"/>
    <w:rsid w:val="00462C63"/>
    <w:rsid w:val="00463C74"/>
    <w:rsid w:val="00464778"/>
    <w:rsid w:val="0046798E"/>
    <w:rsid w:val="00472BA6"/>
    <w:rsid w:val="00475887"/>
    <w:rsid w:val="00481084"/>
    <w:rsid w:val="004829CA"/>
    <w:rsid w:val="0048329C"/>
    <w:rsid w:val="004832F9"/>
    <w:rsid w:val="00496C9D"/>
    <w:rsid w:val="004A3A5C"/>
    <w:rsid w:val="004A3BD9"/>
    <w:rsid w:val="004B01E6"/>
    <w:rsid w:val="004B25F3"/>
    <w:rsid w:val="004B66A2"/>
    <w:rsid w:val="004C35A4"/>
    <w:rsid w:val="004D1A5B"/>
    <w:rsid w:val="004E7529"/>
    <w:rsid w:val="004F066E"/>
    <w:rsid w:val="004F44CD"/>
    <w:rsid w:val="004F66A7"/>
    <w:rsid w:val="005012A6"/>
    <w:rsid w:val="005014A9"/>
    <w:rsid w:val="00515813"/>
    <w:rsid w:val="00517B5A"/>
    <w:rsid w:val="00517DCD"/>
    <w:rsid w:val="00523160"/>
    <w:rsid w:val="00524874"/>
    <w:rsid w:val="00526BE2"/>
    <w:rsid w:val="00530818"/>
    <w:rsid w:val="005318E4"/>
    <w:rsid w:val="0053684A"/>
    <w:rsid w:val="00536DCF"/>
    <w:rsid w:val="00540F7B"/>
    <w:rsid w:val="00544435"/>
    <w:rsid w:val="00551343"/>
    <w:rsid w:val="0057126F"/>
    <w:rsid w:val="00574947"/>
    <w:rsid w:val="0058619B"/>
    <w:rsid w:val="00596FF5"/>
    <w:rsid w:val="005C1FF7"/>
    <w:rsid w:val="005C3EC3"/>
    <w:rsid w:val="005C4BDF"/>
    <w:rsid w:val="005C6753"/>
    <w:rsid w:val="005D12D7"/>
    <w:rsid w:val="005D5128"/>
    <w:rsid w:val="005E34FD"/>
    <w:rsid w:val="005E4C0A"/>
    <w:rsid w:val="005E63FD"/>
    <w:rsid w:val="005F0AF2"/>
    <w:rsid w:val="005F6606"/>
    <w:rsid w:val="00600034"/>
    <w:rsid w:val="0060358E"/>
    <w:rsid w:val="00611E5E"/>
    <w:rsid w:val="00620AA1"/>
    <w:rsid w:val="006331CE"/>
    <w:rsid w:val="00641887"/>
    <w:rsid w:val="006418A0"/>
    <w:rsid w:val="0065207C"/>
    <w:rsid w:val="00653C0E"/>
    <w:rsid w:val="00655F40"/>
    <w:rsid w:val="00660EDA"/>
    <w:rsid w:val="00664397"/>
    <w:rsid w:val="00664413"/>
    <w:rsid w:val="006906CF"/>
    <w:rsid w:val="006D28A8"/>
    <w:rsid w:val="006D71AB"/>
    <w:rsid w:val="006E2552"/>
    <w:rsid w:val="006E69B3"/>
    <w:rsid w:val="006F57CD"/>
    <w:rsid w:val="006F5DB8"/>
    <w:rsid w:val="00704D6D"/>
    <w:rsid w:val="007056C2"/>
    <w:rsid w:val="00705CBD"/>
    <w:rsid w:val="00705F6D"/>
    <w:rsid w:val="00720B85"/>
    <w:rsid w:val="00722353"/>
    <w:rsid w:val="0073079F"/>
    <w:rsid w:val="0073745F"/>
    <w:rsid w:val="00737E48"/>
    <w:rsid w:val="00741593"/>
    <w:rsid w:val="00743A14"/>
    <w:rsid w:val="007446C0"/>
    <w:rsid w:val="0075356B"/>
    <w:rsid w:val="00760419"/>
    <w:rsid w:val="00764BE6"/>
    <w:rsid w:val="00766EAD"/>
    <w:rsid w:val="007732A6"/>
    <w:rsid w:val="007756D2"/>
    <w:rsid w:val="007800E2"/>
    <w:rsid w:val="00784884"/>
    <w:rsid w:val="007853BD"/>
    <w:rsid w:val="0078783B"/>
    <w:rsid w:val="007914C9"/>
    <w:rsid w:val="007A1C4C"/>
    <w:rsid w:val="007A5262"/>
    <w:rsid w:val="007A7E23"/>
    <w:rsid w:val="007B3B00"/>
    <w:rsid w:val="007B7222"/>
    <w:rsid w:val="007C56CE"/>
    <w:rsid w:val="007D054C"/>
    <w:rsid w:val="007D4498"/>
    <w:rsid w:val="007D792E"/>
    <w:rsid w:val="007E63E7"/>
    <w:rsid w:val="0080660B"/>
    <w:rsid w:val="008079A6"/>
    <w:rsid w:val="008424F9"/>
    <w:rsid w:val="008432C9"/>
    <w:rsid w:val="008450BD"/>
    <w:rsid w:val="008477A1"/>
    <w:rsid w:val="008607B9"/>
    <w:rsid w:val="00862A7F"/>
    <w:rsid w:val="00872A0F"/>
    <w:rsid w:val="0088375E"/>
    <w:rsid w:val="00886531"/>
    <w:rsid w:val="00887F03"/>
    <w:rsid w:val="00887F04"/>
    <w:rsid w:val="008B2170"/>
    <w:rsid w:val="008B26F8"/>
    <w:rsid w:val="008C085E"/>
    <w:rsid w:val="008C7A69"/>
    <w:rsid w:val="008D4BBE"/>
    <w:rsid w:val="008D4CB9"/>
    <w:rsid w:val="008D7417"/>
    <w:rsid w:val="008F38B9"/>
    <w:rsid w:val="00902E5A"/>
    <w:rsid w:val="0090307C"/>
    <w:rsid w:val="00904409"/>
    <w:rsid w:val="00920644"/>
    <w:rsid w:val="0092252D"/>
    <w:rsid w:val="00923866"/>
    <w:rsid w:val="00924016"/>
    <w:rsid w:val="009266CF"/>
    <w:rsid w:val="0093569F"/>
    <w:rsid w:val="00936911"/>
    <w:rsid w:val="00950007"/>
    <w:rsid w:val="00957E04"/>
    <w:rsid w:val="00964912"/>
    <w:rsid w:val="00973A9A"/>
    <w:rsid w:val="009800F4"/>
    <w:rsid w:val="00982DC7"/>
    <w:rsid w:val="00984890"/>
    <w:rsid w:val="009919FD"/>
    <w:rsid w:val="009A789E"/>
    <w:rsid w:val="009C39A9"/>
    <w:rsid w:val="009D5617"/>
    <w:rsid w:val="009D5853"/>
    <w:rsid w:val="009E14AB"/>
    <w:rsid w:val="009E1CE9"/>
    <w:rsid w:val="009E28BA"/>
    <w:rsid w:val="009E2B28"/>
    <w:rsid w:val="009E627E"/>
    <w:rsid w:val="009F1DEE"/>
    <w:rsid w:val="009F43EB"/>
    <w:rsid w:val="009F6E01"/>
    <w:rsid w:val="00A01797"/>
    <w:rsid w:val="00A04667"/>
    <w:rsid w:val="00A12788"/>
    <w:rsid w:val="00A1637D"/>
    <w:rsid w:val="00A2059D"/>
    <w:rsid w:val="00A20F9F"/>
    <w:rsid w:val="00A2393B"/>
    <w:rsid w:val="00A269C8"/>
    <w:rsid w:val="00A32763"/>
    <w:rsid w:val="00A349C3"/>
    <w:rsid w:val="00A37DAC"/>
    <w:rsid w:val="00A5140A"/>
    <w:rsid w:val="00A550C5"/>
    <w:rsid w:val="00A631F4"/>
    <w:rsid w:val="00A63610"/>
    <w:rsid w:val="00A640EE"/>
    <w:rsid w:val="00A66F00"/>
    <w:rsid w:val="00A71697"/>
    <w:rsid w:val="00A72C64"/>
    <w:rsid w:val="00A73709"/>
    <w:rsid w:val="00A803CF"/>
    <w:rsid w:val="00A82CAC"/>
    <w:rsid w:val="00A93EE4"/>
    <w:rsid w:val="00AA08D7"/>
    <w:rsid w:val="00AA0C64"/>
    <w:rsid w:val="00AA181D"/>
    <w:rsid w:val="00AA3433"/>
    <w:rsid w:val="00AA3AD8"/>
    <w:rsid w:val="00AA4E08"/>
    <w:rsid w:val="00AA5128"/>
    <w:rsid w:val="00AB16DA"/>
    <w:rsid w:val="00AC1DCF"/>
    <w:rsid w:val="00AC24FA"/>
    <w:rsid w:val="00AC3BDC"/>
    <w:rsid w:val="00AE59B2"/>
    <w:rsid w:val="00AE63F1"/>
    <w:rsid w:val="00AF0E88"/>
    <w:rsid w:val="00AF7766"/>
    <w:rsid w:val="00B00374"/>
    <w:rsid w:val="00B042C2"/>
    <w:rsid w:val="00B13331"/>
    <w:rsid w:val="00B173AE"/>
    <w:rsid w:val="00B449DC"/>
    <w:rsid w:val="00B46B61"/>
    <w:rsid w:val="00B55061"/>
    <w:rsid w:val="00B558AC"/>
    <w:rsid w:val="00B622E1"/>
    <w:rsid w:val="00B666A0"/>
    <w:rsid w:val="00B7113B"/>
    <w:rsid w:val="00B71F56"/>
    <w:rsid w:val="00B74142"/>
    <w:rsid w:val="00B77124"/>
    <w:rsid w:val="00B802A8"/>
    <w:rsid w:val="00B94291"/>
    <w:rsid w:val="00B95632"/>
    <w:rsid w:val="00BA046D"/>
    <w:rsid w:val="00BA6008"/>
    <w:rsid w:val="00BB46A8"/>
    <w:rsid w:val="00BB5123"/>
    <w:rsid w:val="00BC53AD"/>
    <w:rsid w:val="00BD4778"/>
    <w:rsid w:val="00BD7457"/>
    <w:rsid w:val="00BE2014"/>
    <w:rsid w:val="00BF3B59"/>
    <w:rsid w:val="00BF4CF0"/>
    <w:rsid w:val="00BF6F90"/>
    <w:rsid w:val="00C040E6"/>
    <w:rsid w:val="00C17209"/>
    <w:rsid w:val="00C2031D"/>
    <w:rsid w:val="00C44E17"/>
    <w:rsid w:val="00C4742C"/>
    <w:rsid w:val="00C53B34"/>
    <w:rsid w:val="00C62E41"/>
    <w:rsid w:val="00C6734E"/>
    <w:rsid w:val="00C70EBB"/>
    <w:rsid w:val="00C80068"/>
    <w:rsid w:val="00C80B03"/>
    <w:rsid w:val="00C8158D"/>
    <w:rsid w:val="00C8711A"/>
    <w:rsid w:val="00C876FC"/>
    <w:rsid w:val="00C90244"/>
    <w:rsid w:val="00C93F9B"/>
    <w:rsid w:val="00CB3EFC"/>
    <w:rsid w:val="00CB4C24"/>
    <w:rsid w:val="00CB5677"/>
    <w:rsid w:val="00CC25CB"/>
    <w:rsid w:val="00CC53A8"/>
    <w:rsid w:val="00CD030B"/>
    <w:rsid w:val="00CD365F"/>
    <w:rsid w:val="00CD5AF9"/>
    <w:rsid w:val="00CE3B7B"/>
    <w:rsid w:val="00CF1668"/>
    <w:rsid w:val="00CF4EDC"/>
    <w:rsid w:val="00CF7A29"/>
    <w:rsid w:val="00D11CC2"/>
    <w:rsid w:val="00D1254D"/>
    <w:rsid w:val="00D16380"/>
    <w:rsid w:val="00D16511"/>
    <w:rsid w:val="00D1758A"/>
    <w:rsid w:val="00D22497"/>
    <w:rsid w:val="00D23691"/>
    <w:rsid w:val="00D272B4"/>
    <w:rsid w:val="00D36B56"/>
    <w:rsid w:val="00D434B4"/>
    <w:rsid w:val="00D43B69"/>
    <w:rsid w:val="00D43FA7"/>
    <w:rsid w:val="00D46A12"/>
    <w:rsid w:val="00D51DEB"/>
    <w:rsid w:val="00D5256C"/>
    <w:rsid w:val="00D63328"/>
    <w:rsid w:val="00D703C5"/>
    <w:rsid w:val="00D7151D"/>
    <w:rsid w:val="00D71559"/>
    <w:rsid w:val="00D72F1F"/>
    <w:rsid w:val="00D779BC"/>
    <w:rsid w:val="00D930C9"/>
    <w:rsid w:val="00D95F58"/>
    <w:rsid w:val="00DA1983"/>
    <w:rsid w:val="00DB5308"/>
    <w:rsid w:val="00DC5CA2"/>
    <w:rsid w:val="00DD05FC"/>
    <w:rsid w:val="00DD1DB4"/>
    <w:rsid w:val="00DD65E2"/>
    <w:rsid w:val="00DE41A0"/>
    <w:rsid w:val="00DE5CF3"/>
    <w:rsid w:val="00E0119D"/>
    <w:rsid w:val="00E06FEE"/>
    <w:rsid w:val="00E07345"/>
    <w:rsid w:val="00E07381"/>
    <w:rsid w:val="00E11B24"/>
    <w:rsid w:val="00E1628E"/>
    <w:rsid w:val="00E37DC4"/>
    <w:rsid w:val="00E40E93"/>
    <w:rsid w:val="00E42ACC"/>
    <w:rsid w:val="00E4348B"/>
    <w:rsid w:val="00E45565"/>
    <w:rsid w:val="00E609A0"/>
    <w:rsid w:val="00E61A11"/>
    <w:rsid w:val="00E72776"/>
    <w:rsid w:val="00E82947"/>
    <w:rsid w:val="00E86BAD"/>
    <w:rsid w:val="00E91346"/>
    <w:rsid w:val="00E960D1"/>
    <w:rsid w:val="00EB10D6"/>
    <w:rsid w:val="00EB657A"/>
    <w:rsid w:val="00EC1F2C"/>
    <w:rsid w:val="00EC6E49"/>
    <w:rsid w:val="00ED0DEC"/>
    <w:rsid w:val="00EF08C7"/>
    <w:rsid w:val="00F026B6"/>
    <w:rsid w:val="00F110ED"/>
    <w:rsid w:val="00F241B3"/>
    <w:rsid w:val="00F27787"/>
    <w:rsid w:val="00F319F3"/>
    <w:rsid w:val="00F32D6E"/>
    <w:rsid w:val="00F45DE1"/>
    <w:rsid w:val="00F526B7"/>
    <w:rsid w:val="00F541A7"/>
    <w:rsid w:val="00F66E05"/>
    <w:rsid w:val="00F67E9C"/>
    <w:rsid w:val="00F77B3F"/>
    <w:rsid w:val="00F82BE0"/>
    <w:rsid w:val="00F84A11"/>
    <w:rsid w:val="00F928BF"/>
    <w:rsid w:val="00F94220"/>
    <w:rsid w:val="00F94B5C"/>
    <w:rsid w:val="00F96BCB"/>
    <w:rsid w:val="00F97C07"/>
    <w:rsid w:val="00FA0495"/>
    <w:rsid w:val="00FA7151"/>
    <w:rsid w:val="00FC175A"/>
    <w:rsid w:val="00FC40BA"/>
    <w:rsid w:val="00FE36B6"/>
    <w:rsid w:val="00FF106A"/>
    <w:rsid w:val="00FF46F3"/>
    <w:rsid w:val="00FF63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AF350E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00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00F4"/>
    <w:pPr>
      <w:ind w:left="720"/>
      <w:contextualSpacing/>
    </w:pPr>
  </w:style>
  <w:style w:type="paragraph" w:styleId="FootnoteText">
    <w:name w:val="footnote text"/>
    <w:basedOn w:val="Normal"/>
    <w:link w:val="FootnoteTextChar"/>
    <w:uiPriority w:val="99"/>
    <w:unhideWhenUsed/>
    <w:rsid w:val="009800F4"/>
  </w:style>
  <w:style w:type="character" w:customStyle="1" w:styleId="FootnoteTextChar">
    <w:name w:val="Footnote Text Char"/>
    <w:basedOn w:val="DefaultParagraphFont"/>
    <w:link w:val="FootnoteText"/>
    <w:uiPriority w:val="99"/>
    <w:rsid w:val="009800F4"/>
  </w:style>
  <w:style w:type="character" w:styleId="FootnoteReference">
    <w:name w:val="footnote reference"/>
    <w:basedOn w:val="DefaultParagraphFont"/>
    <w:uiPriority w:val="99"/>
    <w:unhideWhenUsed/>
    <w:rsid w:val="009800F4"/>
    <w:rPr>
      <w:vertAlign w:val="superscript"/>
    </w:rPr>
  </w:style>
  <w:style w:type="character" w:styleId="Hyperlink">
    <w:name w:val="Hyperlink"/>
    <w:basedOn w:val="DefaultParagraphFont"/>
    <w:uiPriority w:val="99"/>
    <w:unhideWhenUsed/>
    <w:rsid w:val="009800F4"/>
    <w:rPr>
      <w:color w:val="0000FF" w:themeColor="hyperlink"/>
      <w:u w:val="single"/>
    </w:rPr>
  </w:style>
  <w:style w:type="character" w:styleId="CommentReference">
    <w:name w:val="annotation reference"/>
    <w:basedOn w:val="DefaultParagraphFont"/>
    <w:uiPriority w:val="99"/>
    <w:semiHidden/>
    <w:unhideWhenUsed/>
    <w:rsid w:val="009800F4"/>
    <w:rPr>
      <w:sz w:val="18"/>
      <w:szCs w:val="18"/>
    </w:rPr>
  </w:style>
  <w:style w:type="paragraph" w:styleId="CommentText">
    <w:name w:val="annotation text"/>
    <w:basedOn w:val="Normal"/>
    <w:link w:val="CommentTextChar"/>
    <w:uiPriority w:val="99"/>
    <w:semiHidden/>
    <w:unhideWhenUsed/>
    <w:rsid w:val="009800F4"/>
  </w:style>
  <w:style w:type="character" w:customStyle="1" w:styleId="CommentTextChar">
    <w:name w:val="Comment Text Char"/>
    <w:basedOn w:val="DefaultParagraphFont"/>
    <w:link w:val="CommentText"/>
    <w:uiPriority w:val="99"/>
    <w:semiHidden/>
    <w:rsid w:val="009800F4"/>
  </w:style>
  <w:style w:type="paragraph" w:styleId="BalloonText">
    <w:name w:val="Balloon Text"/>
    <w:basedOn w:val="Normal"/>
    <w:link w:val="BalloonTextChar"/>
    <w:uiPriority w:val="99"/>
    <w:semiHidden/>
    <w:unhideWhenUsed/>
    <w:rsid w:val="009800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00F4"/>
    <w:rPr>
      <w:rFonts w:ascii="Lucida Grande" w:hAnsi="Lucida Grande" w:cs="Lucida Grande"/>
      <w:sz w:val="18"/>
      <w:szCs w:val="18"/>
    </w:rPr>
  </w:style>
  <w:style w:type="paragraph" w:styleId="DocumentMap">
    <w:name w:val="Document Map"/>
    <w:basedOn w:val="Normal"/>
    <w:link w:val="DocumentMapChar"/>
    <w:uiPriority w:val="99"/>
    <w:semiHidden/>
    <w:unhideWhenUsed/>
    <w:rsid w:val="00F241B3"/>
    <w:rPr>
      <w:rFonts w:ascii="Lucida Grande" w:hAnsi="Lucida Grande" w:cs="Lucida Grande"/>
    </w:rPr>
  </w:style>
  <w:style w:type="character" w:customStyle="1" w:styleId="DocumentMapChar">
    <w:name w:val="Document Map Char"/>
    <w:basedOn w:val="DefaultParagraphFont"/>
    <w:link w:val="DocumentMap"/>
    <w:uiPriority w:val="99"/>
    <w:semiHidden/>
    <w:rsid w:val="00F241B3"/>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437DAC"/>
    <w:rPr>
      <w:b/>
      <w:bCs/>
      <w:sz w:val="20"/>
      <w:szCs w:val="20"/>
    </w:rPr>
  </w:style>
  <w:style w:type="character" w:customStyle="1" w:styleId="CommentSubjectChar">
    <w:name w:val="Comment Subject Char"/>
    <w:basedOn w:val="CommentTextChar"/>
    <w:link w:val="CommentSubject"/>
    <w:uiPriority w:val="99"/>
    <w:semiHidden/>
    <w:rsid w:val="00437DAC"/>
    <w:rPr>
      <w:b/>
      <w:bCs/>
      <w:sz w:val="20"/>
      <w:szCs w:val="20"/>
    </w:rPr>
  </w:style>
  <w:style w:type="paragraph" w:styleId="Revision">
    <w:name w:val="Revision"/>
    <w:hidden/>
    <w:uiPriority w:val="99"/>
    <w:semiHidden/>
    <w:rsid w:val="00920644"/>
  </w:style>
  <w:style w:type="paragraph" w:styleId="NormalWeb">
    <w:name w:val="Normal (Web)"/>
    <w:basedOn w:val="Normal"/>
    <w:uiPriority w:val="99"/>
    <w:semiHidden/>
    <w:unhideWhenUsed/>
    <w:rsid w:val="0046798E"/>
    <w:rPr>
      <w:rFonts w:ascii="Times New Roman" w:hAnsi="Times New Roman" w:cs="Times New Roman"/>
    </w:rPr>
  </w:style>
  <w:style w:type="character" w:styleId="EndnoteReference">
    <w:name w:val="endnote reference"/>
    <w:basedOn w:val="DefaultParagraphFont"/>
    <w:uiPriority w:val="99"/>
    <w:semiHidden/>
    <w:unhideWhenUsed/>
    <w:rsid w:val="00462C63"/>
    <w:rPr>
      <w:vertAlign w:val="superscript"/>
    </w:rPr>
  </w:style>
  <w:style w:type="character" w:styleId="FollowedHyperlink">
    <w:name w:val="FollowedHyperlink"/>
    <w:basedOn w:val="DefaultParagraphFont"/>
    <w:uiPriority w:val="99"/>
    <w:semiHidden/>
    <w:unhideWhenUsed/>
    <w:rsid w:val="00C2031D"/>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00F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00F4"/>
    <w:pPr>
      <w:ind w:left="720"/>
      <w:contextualSpacing/>
    </w:pPr>
  </w:style>
  <w:style w:type="paragraph" w:styleId="FootnoteText">
    <w:name w:val="footnote text"/>
    <w:basedOn w:val="Normal"/>
    <w:link w:val="FootnoteTextChar"/>
    <w:uiPriority w:val="99"/>
    <w:unhideWhenUsed/>
    <w:rsid w:val="009800F4"/>
  </w:style>
  <w:style w:type="character" w:customStyle="1" w:styleId="FootnoteTextChar">
    <w:name w:val="Footnote Text Char"/>
    <w:basedOn w:val="DefaultParagraphFont"/>
    <w:link w:val="FootnoteText"/>
    <w:uiPriority w:val="99"/>
    <w:rsid w:val="009800F4"/>
  </w:style>
  <w:style w:type="character" w:styleId="FootnoteReference">
    <w:name w:val="footnote reference"/>
    <w:basedOn w:val="DefaultParagraphFont"/>
    <w:uiPriority w:val="99"/>
    <w:unhideWhenUsed/>
    <w:rsid w:val="009800F4"/>
    <w:rPr>
      <w:vertAlign w:val="superscript"/>
    </w:rPr>
  </w:style>
  <w:style w:type="character" w:styleId="Hyperlink">
    <w:name w:val="Hyperlink"/>
    <w:basedOn w:val="DefaultParagraphFont"/>
    <w:uiPriority w:val="99"/>
    <w:unhideWhenUsed/>
    <w:rsid w:val="009800F4"/>
    <w:rPr>
      <w:color w:val="0000FF" w:themeColor="hyperlink"/>
      <w:u w:val="single"/>
    </w:rPr>
  </w:style>
  <w:style w:type="character" w:styleId="CommentReference">
    <w:name w:val="annotation reference"/>
    <w:basedOn w:val="DefaultParagraphFont"/>
    <w:uiPriority w:val="99"/>
    <w:semiHidden/>
    <w:unhideWhenUsed/>
    <w:rsid w:val="009800F4"/>
    <w:rPr>
      <w:sz w:val="18"/>
      <w:szCs w:val="18"/>
    </w:rPr>
  </w:style>
  <w:style w:type="paragraph" w:styleId="CommentText">
    <w:name w:val="annotation text"/>
    <w:basedOn w:val="Normal"/>
    <w:link w:val="CommentTextChar"/>
    <w:uiPriority w:val="99"/>
    <w:semiHidden/>
    <w:unhideWhenUsed/>
    <w:rsid w:val="009800F4"/>
  </w:style>
  <w:style w:type="character" w:customStyle="1" w:styleId="CommentTextChar">
    <w:name w:val="Comment Text Char"/>
    <w:basedOn w:val="DefaultParagraphFont"/>
    <w:link w:val="CommentText"/>
    <w:uiPriority w:val="99"/>
    <w:semiHidden/>
    <w:rsid w:val="009800F4"/>
  </w:style>
  <w:style w:type="paragraph" w:styleId="BalloonText">
    <w:name w:val="Balloon Text"/>
    <w:basedOn w:val="Normal"/>
    <w:link w:val="BalloonTextChar"/>
    <w:uiPriority w:val="99"/>
    <w:semiHidden/>
    <w:unhideWhenUsed/>
    <w:rsid w:val="009800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00F4"/>
    <w:rPr>
      <w:rFonts w:ascii="Lucida Grande" w:hAnsi="Lucida Grande" w:cs="Lucida Grande"/>
      <w:sz w:val="18"/>
      <w:szCs w:val="18"/>
    </w:rPr>
  </w:style>
  <w:style w:type="paragraph" w:styleId="DocumentMap">
    <w:name w:val="Document Map"/>
    <w:basedOn w:val="Normal"/>
    <w:link w:val="DocumentMapChar"/>
    <w:uiPriority w:val="99"/>
    <w:semiHidden/>
    <w:unhideWhenUsed/>
    <w:rsid w:val="00F241B3"/>
    <w:rPr>
      <w:rFonts w:ascii="Lucida Grande" w:hAnsi="Lucida Grande" w:cs="Lucida Grande"/>
    </w:rPr>
  </w:style>
  <w:style w:type="character" w:customStyle="1" w:styleId="DocumentMapChar">
    <w:name w:val="Document Map Char"/>
    <w:basedOn w:val="DefaultParagraphFont"/>
    <w:link w:val="DocumentMap"/>
    <w:uiPriority w:val="99"/>
    <w:semiHidden/>
    <w:rsid w:val="00F241B3"/>
    <w:rPr>
      <w:rFonts w:ascii="Lucida Grande" w:hAnsi="Lucida Grande" w:cs="Lucida Grande"/>
    </w:rPr>
  </w:style>
  <w:style w:type="paragraph" w:styleId="CommentSubject">
    <w:name w:val="annotation subject"/>
    <w:basedOn w:val="CommentText"/>
    <w:next w:val="CommentText"/>
    <w:link w:val="CommentSubjectChar"/>
    <w:uiPriority w:val="99"/>
    <w:semiHidden/>
    <w:unhideWhenUsed/>
    <w:rsid w:val="00437DAC"/>
    <w:rPr>
      <w:b/>
      <w:bCs/>
      <w:sz w:val="20"/>
      <w:szCs w:val="20"/>
    </w:rPr>
  </w:style>
  <w:style w:type="character" w:customStyle="1" w:styleId="CommentSubjectChar">
    <w:name w:val="Comment Subject Char"/>
    <w:basedOn w:val="CommentTextChar"/>
    <w:link w:val="CommentSubject"/>
    <w:uiPriority w:val="99"/>
    <w:semiHidden/>
    <w:rsid w:val="00437DAC"/>
    <w:rPr>
      <w:b/>
      <w:bCs/>
      <w:sz w:val="20"/>
      <w:szCs w:val="20"/>
    </w:rPr>
  </w:style>
  <w:style w:type="paragraph" w:styleId="Revision">
    <w:name w:val="Revision"/>
    <w:hidden/>
    <w:uiPriority w:val="99"/>
    <w:semiHidden/>
    <w:rsid w:val="00920644"/>
  </w:style>
  <w:style w:type="paragraph" w:styleId="NormalWeb">
    <w:name w:val="Normal (Web)"/>
    <w:basedOn w:val="Normal"/>
    <w:uiPriority w:val="99"/>
    <w:semiHidden/>
    <w:unhideWhenUsed/>
    <w:rsid w:val="0046798E"/>
    <w:rPr>
      <w:rFonts w:ascii="Times New Roman" w:hAnsi="Times New Roman" w:cs="Times New Roman"/>
    </w:rPr>
  </w:style>
  <w:style w:type="character" w:styleId="EndnoteReference">
    <w:name w:val="endnote reference"/>
    <w:basedOn w:val="DefaultParagraphFont"/>
    <w:uiPriority w:val="99"/>
    <w:semiHidden/>
    <w:unhideWhenUsed/>
    <w:rsid w:val="00462C63"/>
    <w:rPr>
      <w:vertAlign w:val="superscript"/>
    </w:rPr>
  </w:style>
  <w:style w:type="character" w:styleId="FollowedHyperlink">
    <w:name w:val="FollowedHyperlink"/>
    <w:basedOn w:val="DefaultParagraphFont"/>
    <w:uiPriority w:val="99"/>
    <w:semiHidden/>
    <w:unhideWhenUsed/>
    <w:rsid w:val="00C2031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480142">
      <w:bodyDiv w:val="1"/>
      <w:marLeft w:val="0"/>
      <w:marRight w:val="0"/>
      <w:marTop w:val="0"/>
      <w:marBottom w:val="0"/>
      <w:divBdr>
        <w:top w:val="none" w:sz="0" w:space="0" w:color="auto"/>
        <w:left w:val="none" w:sz="0" w:space="0" w:color="auto"/>
        <w:bottom w:val="none" w:sz="0" w:space="0" w:color="auto"/>
        <w:right w:val="none" w:sz="0" w:space="0" w:color="auto"/>
      </w:divBdr>
    </w:div>
    <w:div w:id="238756736">
      <w:bodyDiv w:val="1"/>
      <w:marLeft w:val="0"/>
      <w:marRight w:val="0"/>
      <w:marTop w:val="0"/>
      <w:marBottom w:val="0"/>
      <w:divBdr>
        <w:top w:val="none" w:sz="0" w:space="0" w:color="auto"/>
        <w:left w:val="none" w:sz="0" w:space="0" w:color="auto"/>
        <w:bottom w:val="none" w:sz="0" w:space="0" w:color="auto"/>
        <w:right w:val="none" w:sz="0" w:space="0" w:color="auto"/>
      </w:divBdr>
    </w:div>
    <w:div w:id="386490964">
      <w:bodyDiv w:val="1"/>
      <w:marLeft w:val="0"/>
      <w:marRight w:val="0"/>
      <w:marTop w:val="0"/>
      <w:marBottom w:val="0"/>
      <w:divBdr>
        <w:top w:val="none" w:sz="0" w:space="0" w:color="auto"/>
        <w:left w:val="none" w:sz="0" w:space="0" w:color="auto"/>
        <w:bottom w:val="none" w:sz="0" w:space="0" w:color="auto"/>
        <w:right w:val="none" w:sz="0" w:space="0" w:color="auto"/>
      </w:divBdr>
    </w:div>
    <w:div w:id="463623386">
      <w:bodyDiv w:val="1"/>
      <w:marLeft w:val="0"/>
      <w:marRight w:val="0"/>
      <w:marTop w:val="0"/>
      <w:marBottom w:val="0"/>
      <w:divBdr>
        <w:top w:val="none" w:sz="0" w:space="0" w:color="auto"/>
        <w:left w:val="none" w:sz="0" w:space="0" w:color="auto"/>
        <w:bottom w:val="none" w:sz="0" w:space="0" w:color="auto"/>
        <w:right w:val="none" w:sz="0" w:space="0" w:color="auto"/>
      </w:divBdr>
    </w:div>
    <w:div w:id="538861413">
      <w:bodyDiv w:val="1"/>
      <w:marLeft w:val="0"/>
      <w:marRight w:val="0"/>
      <w:marTop w:val="0"/>
      <w:marBottom w:val="0"/>
      <w:divBdr>
        <w:top w:val="none" w:sz="0" w:space="0" w:color="auto"/>
        <w:left w:val="none" w:sz="0" w:space="0" w:color="auto"/>
        <w:bottom w:val="none" w:sz="0" w:space="0" w:color="auto"/>
        <w:right w:val="none" w:sz="0" w:space="0" w:color="auto"/>
      </w:divBdr>
    </w:div>
    <w:div w:id="694421739">
      <w:bodyDiv w:val="1"/>
      <w:marLeft w:val="0"/>
      <w:marRight w:val="0"/>
      <w:marTop w:val="0"/>
      <w:marBottom w:val="0"/>
      <w:divBdr>
        <w:top w:val="none" w:sz="0" w:space="0" w:color="auto"/>
        <w:left w:val="none" w:sz="0" w:space="0" w:color="auto"/>
        <w:bottom w:val="none" w:sz="0" w:space="0" w:color="auto"/>
        <w:right w:val="none" w:sz="0" w:space="0" w:color="auto"/>
      </w:divBdr>
    </w:div>
    <w:div w:id="720516608">
      <w:bodyDiv w:val="1"/>
      <w:marLeft w:val="0"/>
      <w:marRight w:val="0"/>
      <w:marTop w:val="0"/>
      <w:marBottom w:val="0"/>
      <w:divBdr>
        <w:top w:val="none" w:sz="0" w:space="0" w:color="auto"/>
        <w:left w:val="none" w:sz="0" w:space="0" w:color="auto"/>
        <w:bottom w:val="none" w:sz="0" w:space="0" w:color="auto"/>
        <w:right w:val="none" w:sz="0" w:space="0" w:color="auto"/>
      </w:divBdr>
    </w:div>
    <w:div w:id="729380317">
      <w:bodyDiv w:val="1"/>
      <w:marLeft w:val="0"/>
      <w:marRight w:val="0"/>
      <w:marTop w:val="0"/>
      <w:marBottom w:val="0"/>
      <w:divBdr>
        <w:top w:val="none" w:sz="0" w:space="0" w:color="auto"/>
        <w:left w:val="none" w:sz="0" w:space="0" w:color="auto"/>
        <w:bottom w:val="none" w:sz="0" w:space="0" w:color="auto"/>
        <w:right w:val="none" w:sz="0" w:space="0" w:color="auto"/>
      </w:divBdr>
    </w:div>
    <w:div w:id="813958265">
      <w:bodyDiv w:val="1"/>
      <w:marLeft w:val="0"/>
      <w:marRight w:val="0"/>
      <w:marTop w:val="0"/>
      <w:marBottom w:val="0"/>
      <w:divBdr>
        <w:top w:val="none" w:sz="0" w:space="0" w:color="auto"/>
        <w:left w:val="none" w:sz="0" w:space="0" w:color="auto"/>
        <w:bottom w:val="none" w:sz="0" w:space="0" w:color="auto"/>
        <w:right w:val="none" w:sz="0" w:space="0" w:color="auto"/>
      </w:divBdr>
      <w:divsChild>
        <w:div w:id="1273973231">
          <w:marLeft w:val="0"/>
          <w:marRight w:val="0"/>
          <w:marTop w:val="0"/>
          <w:marBottom w:val="0"/>
          <w:divBdr>
            <w:top w:val="none" w:sz="0" w:space="0" w:color="auto"/>
            <w:left w:val="none" w:sz="0" w:space="0" w:color="auto"/>
            <w:bottom w:val="none" w:sz="0" w:space="0" w:color="auto"/>
            <w:right w:val="none" w:sz="0" w:space="0" w:color="auto"/>
          </w:divBdr>
          <w:divsChild>
            <w:div w:id="280307146">
              <w:marLeft w:val="0"/>
              <w:marRight w:val="0"/>
              <w:marTop w:val="0"/>
              <w:marBottom w:val="0"/>
              <w:divBdr>
                <w:top w:val="none" w:sz="0" w:space="0" w:color="auto"/>
                <w:left w:val="none" w:sz="0" w:space="0" w:color="auto"/>
                <w:bottom w:val="none" w:sz="0" w:space="0" w:color="auto"/>
                <w:right w:val="none" w:sz="0" w:space="0" w:color="auto"/>
              </w:divBdr>
              <w:divsChild>
                <w:div w:id="1984769451">
                  <w:marLeft w:val="0"/>
                  <w:marRight w:val="0"/>
                  <w:marTop w:val="0"/>
                  <w:marBottom w:val="0"/>
                  <w:divBdr>
                    <w:top w:val="none" w:sz="0" w:space="0" w:color="auto"/>
                    <w:left w:val="none" w:sz="0" w:space="0" w:color="auto"/>
                    <w:bottom w:val="none" w:sz="0" w:space="0" w:color="auto"/>
                    <w:right w:val="none" w:sz="0" w:space="0" w:color="auto"/>
                  </w:divBdr>
                  <w:divsChild>
                    <w:div w:id="919019956">
                      <w:marLeft w:val="0"/>
                      <w:marRight w:val="0"/>
                      <w:marTop w:val="0"/>
                      <w:marBottom w:val="0"/>
                      <w:divBdr>
                        <w:top w:val="none" w:sz="0" w:space="0" w:color="auto"/>
                        <w:left w:val="none" w:sz="0" w:space="0" w:color="auto"/>
                        <w:bottom w:val="none" w:sz="0" w:space="0" w:color="auto"/>
                        <w:right w:val="none" w:sz="0" w:space="0" w:color="auto"/>
                      </w:divBdr>
                      <w:divsChild>
                        <w:div w:id="570189959">
                          <w:marLeft w:val="0"/>
                          <w:marRight w:val="0"/>
                          <w:marTop w:val="0"/>
                          <w:marBottom w:val="0"/>
                          <w:divBdr>
                            <w:top w:val="none" w:sz="0" w:space="0" w:color="auto"/>
                            <w:left w:val="none" w:sz="0" w:space="0" w:color="auto"/>
                            <w:bottom w:val="none" w:sz="0" w:space="0" w:color="auto"/>
                            <w:right w:val="none" w:sz="0" w:space="0" w:color="auto"/>
                          </w:divBdr>
                          <w:divsChild>
                            <w:div w:id="1476483993">
                              <w:marLeft w:val="0"/>
                              <w:marRight w:val="0"/>
                              <w:marTop w:val="0"/>
                              <w:marBottom w:val="0"/>
                              <w:divBdr>
                                <w:top w:val="none" w:sz="0" w:space="0" w:color="auto"/>
                                <w:left w:val="none" w:sz="0" w:space="0" w:color="auto"/>
                                <w:bottom w:val="none" w:sz="0" w:space="0" w:color="auto"/>
                                <w:right w:val="none" w:sz="0" w:space="0" w:color="auto"/>
                              </w:divBdr>
                              <w:divsChild>
                                <w:div w:id="483396324">
                                  <w:marLeft w:val="0"/>
                                  <w:marRight w:val="0"/>
                                  <w:marTop w:val="0"/>
                                  <w:marBottom w:val="0"/>
                                  <w:divBdr>
                                    <w:top w:val="none" w:sz="0" w:space="0" w:color="auto"/>
                                    <w:left w:val="none" w:sz="0" w:space="0" w:color="auto"/>
                                    <w:bottom w:val="none" w:sz="0" w:space="0" w:color="auto"/>
                                    <w:right w:val="none" w:sz="0" w:space="0" w:color="auto"/>
                                  </w:divBdr>
                                  <w:divsChild>
                                    <w:div w:id="174079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79312892">
          <w:marLeft w:val="0"/>
          <w:marRight w:val="0"/>
          <w:marTop w:val="90"/>
          <w:marBottom w:val="0"/>
          <w:divBdr>
            <w:top w:val="none" w:sz="0" w:space="0" w:color="auto"/>
            <w:left w:val="none" w:sz="0" w:space="0" w:color="auto"/>
            <w:bottom w:val="none" w:sz="0" w:space="0" w:color="auto"/>
            <w:right w:val="none" w:sz="0" w:space="0" w:color="auto"/>
          </w:divBdr>
        </w:div>
      </w:divsChild>
    </w:div>
    <w:div w:id="913855149">
      <w:bodyDiv w:val="1"/>
      <w:marLeft w:val="0"/>
      <w:marRight w:val="0"/>
      <w:marTop w:val="0"/>
      <w:marBottom w:val="0"/>
      <w:divBdr>
        <w:top w:val="none" w:sz="0" w:space="0" w:color="auto"/>
        <w:left w:val="none" w:sz="0" w:space="0" w:color="auto"/>
        <w:bottom w:val="none" w:sz="0" w:space="0" w:color="auto"/>
        <w:right w:val="none" w:sz="0" w:space="0" w:color="auto"/>
      </w:divBdr>
    </w:div>
    <w:div w:id="930435025">
      <w:bodyDiv w:val="1"/>
      <w:marLeft w:val="0"/>
      <w:marRight w:val="0"/>
      <w:marTop w:val="0"/>
      <w:marBottom w:val="0"/>
      <w:divBdr>
        <w:top w:val="none" w:sz="0" w:space="0" w:color="auto"/>
        <w:left w:val="none" w:sz="0" w:space="0" w:color="auto"/>
        <w:bottom w:val="none" w:sz="0" w:space="0" w:color="auto"/>
        <w:right w:val="none" w:sz="0" w:space="0" w:color="auto"/>
      </w:divBdr>
    </w:div>
    <w:div w:id="957417645">
      <w:bodyDiv w:val="1"/>
      <w:marLeft w:val="0"/>
      <w:marRight w:val="0"/>
      <w:marTop w:val="0"/>
      <w:marBottom w:val="0"/>
      <w:divBdr>
        <w:top w:val="none" w:sz="0" w:space="0" w:color="auto"/>
        <w:left w:val="none" w:sz="0" w:space="0" w:color="auto"/>
        <w:bottom w:val="none" w:sz="0" w:space="0" w:color="auto"/>
        <w:right w:val="none" w:sz="0" w:space="0" w:color="auto"/>
      </w:divBdr>
    </w:div>
    <w:div w:id="968241925">
      <w:bodyDiv w:val="1"/>
      <w:marLeft w:val="0"/>
      <w:marRight w:val="0"/>
      <w:marTop w:val="0"/>
      <w:marBottom w:val="0"/>
      <w:divBdr>
        <w:top w:val="none" w:sz="0" w:space="0" w:color="auto"/>
        <w:left w:val="none" w:sz="0" w:space="0" w:color="auto"/>
        <w:bottom w:val="none" w:sz="0" w:space="0" w:color="auto"/>
        <w:right w:val="none" w:sz="0" w:space="0" w:color="auto"/>
      </w:divBdr>
      <w:divsChild>
        <w:div w:id="1451900930">
          <w:marLeft w:val="0"/>
          <w:marRight w:val="0"/>
          <w:marTop w:val="90"/>
          <w:marBottom w:val="0"/>
          <w:divBdr>
            <w:top w:val="none" w:sz="0" w:space="0" w:color="auto"/>
            <w:left w:val="none" w:sz="0" w:space="0" w:color="auto"/>
            <w:bottom w:val="none" w:sz="0" w:space="0" w:color="auto"/>
            <w:right w:val="none" w:sz="0" w:space="0" w:color="auto"/>
          </w:divBdr>
        </w:div>
        <w:div w:id="1631551376">
          <w:marLeft w:val="0"/>
          <w:marRight w:val="0"/>
          <w:marTop w:val="0"/>
          <w:marBottom w:val="0"/>
          <w:divBdr>
            <w:top w:val="none" w:sz="0" w:space="0" w:color="auto"/>
            <w:left w:val="none" w:sz="0" w:space="0" w:color="auto"/>
            <w:bottom w:val="none" w:sz="0" w:space="0" w:color="auto"/>
            <w:right w:val="none" w:sz="0" w:space="0" w:color="auto"/>
          </w:divBdr>
          <w:divsChild>
            <w:div w:id="1232539061">
              <w:marLeft w:val="0"/>
              <w:marRight w:val="0"/>
              <w:marTop w:val="0"/>
              <w:marBottom w:val="0"/>
              <w:divBdr>
                <w:top w:val="none" w:sz="0" w:space="0" w:color="auto"/>
                <w:left w:val="none" w:sz="0" w:space="0" w:color="auto"/>
                <w:bottom w:val="none" w:sz="0" w:space="0" w:color="auto"/>
                <w:right w:val="none" w:sz="0" w:space="0" w:color="auto"/>
              </w:divBdr>
              <w:divsChild>
                <w:div w:id="1860852284">
                  <w:marLeft w:val="0"/>
                  <w:marRight w:val="0"/>
                  <w:marTop w:val="0"/>
                  <w:marBottom w:val="0"/>
                  <w:divBdr>
                    <w:top w:val="none" w:sz="0" w:space="0" w:color="auto"/>
                    <w:left w:val="none" w:sz="0" w:space="0" w:color="auto"/>
                    <w:bottom w:val="none" w:sz="0" w:space="0" w:color="auto"/>
                    <w:right w:val="none" w:sz="0" w:space="0" w:color="auto"/>
                  </w:divBdr>
                  <w:divsChild>
                    <w:div w:id="122190806">
                      <w:marLeft w:val="0"/>
                      <w:marRight w:val="0"/>
                      <w:marTop w:val="0"/>
                      <w:marBottom w:val="0"/>
                      <w:divBdr>
                        <w:top w:val="none" w:sz="0" w:space="0" w:color="auto"/>
                        <w:left w:val="none" w:sz="0" w:space="0" w:color="auto"/>
                        <w:bottom w:val="none" w:sz="0" w:space="0" w:color="auto"/>
                        <w:right w:val="none" w:sz="0" w:space="0" w:color="auto"/>
                      </w:divBdr>
                      <w:divsChild>
                        <w:div w:id="1131899681">
                          <w:marLeft w:val="0"/>
                          <w:marRight w:val="0"/>
                          <w:marTop w:val="0"/>
                          <w:marBottom w:val="0"/>
                          <w:divBdr>
                            <w:top w:val="none" w:sz="0" w:space="0" w:color="auto"/>
                            <w:left w:val="none" w:sz="0" w:space="0" w:color="auto"/>
                            <w:bottom w:val="none" w:sz="0" w:space="0" w:color="auto"/>
                            <w:right w:val="none" w:sz="0" w:space="0" w:color="auto"/>
                          </w:divBdr>
                          <w:divsChild>
                            <w:div w:id="1752505598">
                              <w:marLeft w:val="0"/>
                              <w:marRight w:val="0"/>
                              <w:marTop w:val="0"/>
                              <w:marBottom w:val="0"/>
                              <w:divBdr>
                                <w:top w:val="none" w:sz="0" w:space="0" w:color="auto"/>
                                <w:left w:val="none" w:sz="0" w:space="0" w:color="auto"/>
                                <w:bottom w:val="none" w:sz="0" w:space="0" w:color="auto"/>
                                <w:right w:val="none" w:sz="0" w:space="0" w:color="auto"/>
                              </w:divBdr>
                              <w:divsChild>
                                <w:div w:id="844128906">
                                  <w:marLeft w:val="0"/>
                                  <w:marRight w:val="0"/>
                                  <w:marTop w:val="0"/>
                                  <w:marBottom w:val="0"/>
                                  <w:divBdr>
                                    <w:top w:val="none" w:sz="0" w:space="0" w:color="auto"/>
                                    <w:left w:val="none" w:sz="0" w:space="0" w:color="auto"/>
                                    <w:bottom w:val="none" w:sz="0" w:space="0" w:color="auto"/>
                                    <w:right w:val="none" w:sz="0" w:space="0" w:color="auto"/>
                                  </w:divBdr>
                                  <w:divsChild>
                                    <w:div w:id="3073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76451238">
      <w:bodyDiv w:val="1"/>
      <w:marLeft w:val="0"/>
      <w:marRight w:val="0"/>
      <w:marTop w:val="0"/>
      <w:marBottom w:val="0"/>
      <w:divBdr>
        <w:top w:val="none" w:sz="0" w:space="0" w:color="auto"/>
        <w:left w:val="none" w:sz="0" w:space="0" w:color="auto"/>
        <w:bottom w:val="none" w:sz="0" w:space="0" w:color="auto"/>
        <w:right w:val="none" w:sz="0" w:space="0" w:color="auto"/>
      </w:divBdr>
    </w:div>
    <w:div w:id="1026831658">
      <w:bodyDiv w:val="1"/>
      <w:marLeft w:val="0"/>
      <w:marRight w:val="0"/>
      <w:marTop w:val="0"/>
      <w:marBottom w:val="0"/>
      <w:divBdr>
        <w:top w:val="none" w:sz="0" w:space="0" w:color="auto"/>
        <w:left w:val="none" w:sz="0" w:space="0" w:color="auto"/>
        <w:bottom w:val="none" w:sz="0" w:space="0" w:color="auto"/>
        <w:right w:val="none" w:sz="0" w:space="0" w:color="auto"/>
      </w:divBdr>
    </w:div>
    <w:div w:id="1027678412">
      <w:bodyDiv w:val="1"/>
      <w:marLeft w:val="0"/>
      <w:marRight w:val="0"/>
      <w:marTop w:val="0"/>
      <w:marBottom w:val="0"/>
      <w:divBdr>
        <w:top w:val="none" w:sz="0" w:space="0" w:color="auto"/>
        <w:left w:val="none" w:sz="0" w:space="0" w:color="auto"/>
        <w:bottom w:val="none" w:sz="0" w:space="0" w:color="auto"/>
        <w:right w:val="none" w:sz="0" w:space="0" w:color="auto"/>
      </w:divBdr>
    </w:div>
    <w:div w:id="1053194577">
      <w:bodyDiv w:val="1"/>
      <w:marLeft w:val="0"/>
      <w:marRight w:val="0"/>
      <w:marTop w:val="0"/>
      <w:marBottom w:val="0"/>
      <w:divBdr>
        <w:top w:val="none" w:sz="0" w:space="0" w:color="auto"/>
        <w:left w:val="none" w:sz="0" w:space="0" w:color="auto"/>
        <w:bottom w:val="none" w:sz="0" w:space="0" w:color="auto"/>
        <w:right w:val="none" w:sz="0" w:space="0" w:color="auto"/>
      </w:divBdr>
    </w:div>
    <w:div w:id="1080516557">
      <w:bodyDiv w:val="1"/>
      <w:marLeft w:val="0"/>
      <w:marRight w:val="0"/>
      <w:marTop w:val="0"/>
      <w:marBottom w:val="0"/>
      <w:divBdr>
        <w:top w:val="none" w:sz="0" w:space="0" w:color="auto"/>
        <w:left w:val="none" w:sz="0" w:space="0" w:color="auto"/>
        <w:bottom w:val="none" w:sz="0" w:space="0" w:color="auto"/>
        <w:right w:val="none" w:sz="0" w:space="0" w:color="auto"/>
      </w:divBdr>
    </w:div>
    <w:div w:id="1228802820">
      <w:bodyDiv w:val="1"/>
      <w:marLeft w:val="0"/>
      <w:marRight w:val="0"/>
      <w:marTop w:val="0"/>
      <w:marBottom w:val="0"/>
      <w:divBdr>
        <w:top w:val="none" w:sz="0" w:space="0" w:color="auto"/>
        <w:left w:val="none" w:sz="0" w:space="0" w:color="auto"/>
        <w:bottom w:val="none" w:sz="0" w:space="0" w:color="auto"/>
        <w:right w:val="none" w:sz="0" w:space="0" w:color="auto"/>
      </w:divBdr>
    </w:div>
    <w:div w:id="1233538464">
      <w:bodyDiv w:val="1"/>
      <w:marLeft w:val="0"/>
      <w:marRight w:val="0"/>
      <w:marTop w:val="0"/>
      <w:marBottom w:val="0"/>
      <w:divBdr>
        <w:top w:val="none" w:sz="0" w:space="0" w:color="auto"/>
        <w:left w:val="none" w:sz="0" w:space="0" w:color="auto"/>
        <w:bottom w:val="none" w:sz="0" w:space="0" w:color="auto"/>
        <w:right w:val="none" w:sz="0" w:space="0" w:color="auto"/>
      </w:divBdr>
    </w:div>
    <w:div w:id="1234124089">
      <w:bodyDiv w:val="1"/>
      <w:marLeft w:val="0"/>
      <w:marRight w:val="0"/>
      <w:marTop w:val="0"/>
      <w:marBottom w:val="0"/>
      <w:divBdr>
        <w:top w:val="none" w:sz="0" w:space="0" w:color="auto"/>
        <w:left w:val="none" w:sz="0" w:space="0" w:color="auto"/>
        <w:bottom w:val="none" w:sz="0" w:space="0" w:color="auto"/>
        <w:right w:val="none" w:sz="0" w:space="0" w:color="auto"/>
      </w:divBdr>
      <w:divsChild>
        <w:div w:id="777069626">
          <w:marLeft w:val="0"/>
          <w:marRight w:val="0"/>
          <w:marTop w:val="90"/>
          <w:marBottom w:val="0"/>
          <w:divBdr>
            <w:top w:val="none" w:sz="0" w:space="0" w:color="auto"/>
            <w:left w:val="none" w:sz="0" w:space="0" w:color="auto"/>
            <w:bottom w:val="none" w:sz="0" w:space="0" w:color="auto"/>
            <w:right w:val="none" w:sz="0" w:space="0" w:color="auto"/>
          </w:divBdr>
        </w:div>
        <w:div w:id="2106261722">
          <w:marLeft w:val="0"/>
          <w:marRight w:val="0"/>
          <w:marTop w:val="0"/>
          <w:marBottom w:val="0"/>
          <w:divBdr>
            <w:top w:val="none" w:sz="0" w:space="0" w:color="auto"/>
            <w:left w:val="none" w:sz="0" w:space="0" w:color="auto"/>
            <w:bottom w:val="none" w:sz="0" w:space="0" w:color="auto"/>
            <w:right w:val="none" w:sz="0" w:space="0" w:color="auto"/>
          </w:divBdr>
          <w:divsChild>
            <w:div w:id="1745954535">
              <w:marLeft w:val="0"/>
              <w:marRight w:val="0"/>
              <w:marTop w:val="0"/>
              <w:marBottom w:val="0"/>
              <w:divBdr>
                <w:top w:val="none" w:sz="0" w:space="0" w:color="auto"/>
                <w:left w:val="none" w:sz="0" w:space="0" w:color="auto"/>
                <w:bottom w:val="none" w:sz="0" w:space="0" w:color="auto"/>
                <w:right w:val="none" w:sz="0" w:space="0" w:color="auto"/>
              </w:divBdr>
              <w:divsChild>
                <w:div w:id="793452312">
                  <w:marLeft w:val="0"/>
                  <w:marRight w:val="0"/>
                  <w:marTop w:val="0"/>
                  <w:marBottom w:val="0"/>
                  <w:divBdr>
                    <w:top w:val="none" w:sz="0" w:space="0" w:color="auto"/>
                    <w:left w:val="none" w:sz="0" w:space="0" w:color="auto"/>
                    <w:bottom w:val="none" w:sz="0" w:space="0" w:color="auto"/>
                    <w:right w:val="none" w:sz="0" w:space="0" w:color="auto"/>
                  </w:divBdr>
                  <w:divsChild>
                    <w:div w:id="1093668953">
                      <w:marLeft w:val="0"/>
                      <w:marRight w:val="0"/>
                      <w:marTop w:val="0"/>
                      <w:marBottom w:val="0"/>
                      <w:divBdr>
                        <w:top w:val="none" w:sz="0" w:space="0" w:color="auto"/>
                        <w:left w:val="none" w:sz="0" w:space="0" w:color="auto"/>
                        <w:bottom w:val="none" w:sz="0" w:space="0" w:color="auto"/>
                        <w:right w:val="none" w:sz="0" w:space="0" w:color="auto"/>
                      </w:divBdr>
                      <w:divsChild>
                        <w:div w:id="1797870676">
                          <w:marLeft w:val="0"/>
                          <w:marRight w:val="0"/>
                          <w:marTop w:val="0"/>
                          <w:marBottom w:val="0"/>
                          <w:divBdr>
                            <w:top w:val="none" w:sz="0" w:space="0" w:color="auto"/>
                            <w:left w:val="none" w:sz="0" w:space="0" w:color="auto"/>
                            <w:bottom w:val="none" w:sz="0" w:space="0" w:color="auto"/>
                            <w:right w:val="none" w:sz="0" w:space="0" w:color="auto"/>
                          </w:divBdr>
                          <w:divsChild>
                            <w:div w:id="132333719">
                              <w:marLeft w:val="0"/>
                              <w:marRight w:val="0"/>
                              <w:marTop w:val="0"/>
                              <w:marBottom w:val="0"/>
                              <w:divBdr>
                                <w:top w:val="none" w:sz="0" w:space="0" w:color="auto"/>
                                <w:left w:val="none" w:sz="0" w:space="0" w:color="auto"/>
                                <w:bottom w:val="none" w:sz="0" w:space="0" w:color="auto"/>
                                <w:right w:val="none" w:sz="0" w:space="0" w:color="auto"/>
                              </w:divBdr>
                              <w:divsChild>
                                <w:div w:id="38097132">
                                  <w:marLeft w:val="0"/>
                                  <w:marRight w:val="0"/>
                                  <w:marTop w:val="0"/>
                                  <w:marBottom w:val="0"/>
                                  <w:divBdr>
                                    <w:top w:val="none" w:sz="0" w:space="0" w:color="auto"/>
                                    <w:left w:val="none" w:sz="0" w:space="0" w:color="auto"/>
                                    <w:bottom w:val="none" w:sz="0" w:space="0" w:color="auto"/>
                                    <w:right w:val="none" w:sz="0" w:space="0" w:color="auto"/>
                                  </w:divBdr>
                                  <w:divsChild>
                                    <w:div w:id="143683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73965744">
      <w:bodyDiv w:val="1"/>
      <w:marLeft w:val="0"/>
      <w:marRight w:val="0"/>
      <w:marTop w:val="0"/>
      <w:marBottom w:val="0"/>
      <w:divBdr>
        <w:top w:val="none" w:sz="0" w:space="0" w:color="auto"/>
        <w:left w:val="none" w:sz="0" w:space="0" w:color="auto"/>
        <w:bottom w:val="none" w:sz="0" w:space="0" w:color="auto"/>
        <w:right w:val="none" w:sz="0" w:space="0" w:color="auto"/>
      </w:divBdr>
    </w:div>
    <w:div w:id="1460032589">
      <w:bodyDiv w:val="1"/>
      <w:marLeft w:val="0"/>
      <w:marRight w:val="0"/>
      <w:marTop w:val="0"/>
      <w:marBottom w:val="0"/>
      <w:divBdr>
        <w:top w:val="none" w:sz="0" w:space="0" w:color="auto"/>
        <w:left w:val="none" w:sz="0" w:space="0" w:color="auto"/>
        <w:bottom w:val="none" w:sz="0" w:space="0" w:color="auto"/>
        <w:right w:val="none" w:sz="0" w:space="0" w:color="auto"/>
      </w:divBdr>
    </w:div>
    <w:div w:id="1551766843">
      <w:bodyDiv w:val="1"/>
      <w:marLeft w:val="0"/>
      <w:marRight w:val="0"/>
      <w:marTop w:val="0"/>
      <w:marBottom w:val="0"/>
      <w:divBdr>
        <w:top w:val="none" w:sz="0" w:space="0" w:color="auto"/>
        <w:left w:val="none" w:sz="0" w:space="0" w:color="auto"/>
        <w:bottom w:val="none" w:sz="0" w:space="0" w:color="auto"/>
        <w:right w:val="none" w:sz="0" w:space="0" w:color="auto"/>
      </w:divBdr>
    </w:div>
    <w:div w:id="1564832283">
      <w:bodyDiv w:val="1"/>
      <w:marLeft w:val="0"/>
      <w:marRight w:val="0"/>
      <w:marTop w:val="0"/>
      <w:marBottom w:val="0"/>
      <w:divBdr>
        <w:top w:val="none" w:sz="0" w:space="0" w:color="auto"/>
        <w:left w:val="none" w:sz="0" w:space="0" w:color="auto"/>
        <w:bottom w:val="none" w:sz="0" w:space="0" w:color="auto"/>
        <w:right w:val="none" w:sz="0" w:space="0" w:color="auto"/>
      </w:divBdr>
      <w:divsChild>
        <w:div w:id="379280489">
          <w:marLeft w:val="0"/>
          <w:marRight w:val="0"/>
          <w:marTop w:val="90"/>
          <w:marBottom w:val="0"/>
          <w:divBdr>
            <w:top w:val="none" w:sz="0" w:space="0" w:color="auto"/>
            <w:left w:val="none" w:sz="0" w:space="0" w:color="auto"/>
            <w:bottom w:val="none" w:sz="0" w:space="0" w:color="auto"/>
            <w:right w:val="none" w:sz="0" w:space="0" w:color="auto"/>
          </w:divBdr>
        </w:div>
        <w:div w:id="1853228757">
          <w:marLeft w:val="0"/>
          <w:marRight w:val="0"/>
          <w:marTop w:val="0"/>
          <w:marBottom w:val="0"/>
          <w:divBdr>
            <w:top w:val="none" w:sz="0" w:space="0" w:color="auto"/>
            <w:left w:val="none" w:sz="0" w:space="0" w:color="auto"/>
            <w:bottom w:val="none" w:sz="0" w:space="0" w:color="auto"/>
            <w:right w:val="none" w:sz="0" w:space="0" w:color="auto"/>
          </w:divBdr>
          <w:divsChild>
            <w:div w:id="402224059">
              <w:marLeft w:val="0"/>
              <w:marRight w:val="0"/>
              <w:marTop w:val="0"/>
              <w:marBottom w:val="0"/>
              <w:divBdr>
                <w:top w:val="none" w:sz="0" w:space="0" w:color="auto"/>
                <w:left w:val="none" w:sz="0" w:space="0" w:color="auto"/>
                <w:bottom w:val="none" w:sz="0" w:space="0" w:color="auto"/>
                <w:right w:val="none" w:sz="0" w:space="0" w:color="auto"/>
              </w:divBdr>
              <w:divsChild>
                <w:div w:id="2074110407">
                  <w:marLeft w:val="0"/>
                  <w:marRight w:val="0"/>
                  <w:marTop w:val="0"/>
                  <w:marBottom w:val="0"/>
                  <w:divBdr>
                    <w:top w:val="none" w:sz="0" w:space="0" w:color="auto"/>
                    <w:left w:val="none" w:sz="0" w:space="0" w:color="auto"/>
                    <w:bottom w:val="none" w:sz="0" w:space="0" w:color="auto"/>
                    <w:right w:val="none" w:sz="0" w:space="0" w:color="auto"/>
                  </w:divBdr>
                  <w:divsChild>
                    <w:div w:id="973146346">
                      <w:marLeft w:val="0"/>
                      <w:marRight w:val="0"/>
                      <w:marTop w:val="0"/>
                      <w:marBottom w:val="0"/>
                      <w:divBdr>
                        <w:top w:val="none" w:sz="0" w:space="0" w:color="auto"/>
                        <w:left w:val="none" w:sz="0" w:space="0" w:color="auto"/>
                        <w:bottom w:val="none" w:sz="0" w:space="0" w:color="auto"/>
                        <w:right w:val="none" w:sz="0" w:space="0" w:color="auto"/>
                      </w:divBdr>
                      <w:divsChild>
                        <w:div w:id="1718623425">
                          <w:marLeft w:val="0"/>
                          <w:marRight w:val="0"/>
                          <w:marTop w:val="0"/>
                          <w:marBottom w:val="0"/>
                          <w:divBdr>
                            <w:top w:val="none" w:sz="0" w:space="0" w:color="auto"/>
                            <w:left w:val="none" w:sz="0" w:space="0" w:color="auto"/>
                            <w:bottom w:val="none" w:sz="0" w:space="0" w:color="auto"/>
                            <w:right w:val="none" w:sz="0" w:space="0" w:color="auto"/>
                          </w:divBdr>
                          <w:divsChild>
                            <w:div w:id="24066515">
                              <w:marLeft w:val="0"/>
                              <w:marRight w:val="0"/>
                              <w:marTop w:val="0"/>
                              <w:marBottom w:val="0"/>
                              <w:divBdr>
                                <w:top w:val="none" w:sz="0" w:space="0" w:color="auto"/>
                                <w:left w:val="none" w:sz="0" w:space="0" w:color="auto"/>
                                <w:bottom w:val="none" w:sz="0" w:space="0" w:color="auto"/>
                                <w:right w:val="none" w:sz="0" w:space="0" w:color="auto"/>
                              </w:divBdr>
                              <w:divsChild>
                                <w:div w:id="1180240947">
                                  <w:marLeft w:val="0"/>
                                  <w:marRight w:val="0"/>
                                  <w:marTop w:val="0"/>
                                  <w:marBottom w:val="0"/>
                                  <w:divBdr>
                                    <w:top w:val="none" w:sz="0" w:space="0" w:color="auto"/>
                                    <w:left w:val="none" w:sz="0" w:space="0" w:color="auto"/>
                                    <w:bottom w:val="none" w:sz="0" w:space="0" w:color="auto"/>
                                    <w:right w:val="none" w:sz="0" w:space="0" w:color="auto"/>
                                  </w:divBdr>
                                  <w:divsChild>
                                    <w:div w:id="205877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7301427">
      <w:bodyDiv w:val="1"/>
      <w:marLeft w:val="0"/>
      <w:marRight w:val="0"/>
      <w:marTop w:val="0"/>
      <w:marBottom w:val="0"/>
      <w:divBdr>
        <w:top w:val="none" w:sz="0" w:space="0" w:color="auto"/>
        <w:left w:val="none" w:sz="0" w:space="0" w:color="auto"/>
        <w:bottom w:val="none" w:sz="0" w:space="0" w:color="auto"/>
        <w:right w:val="none" w:sz="0" w:space="0" w:color="auto"/>
      </w:divBdr>
    </w:div>
    <w:div w:id="1573737490">
      <w:bodyDiv w:val="1"/>
      <w:marLeft w:val="0"/>
      <w:marRight w:val="0"/>
      <w:marTop w:val="0"/>
      <w:marBottom w:val="0"/>
      <w:divBdr>
        <w:top w:val="none" w:sz="0" w:space="0" w:color="auto"/>
        <w:left w:val="none" w:sz="0" w:space="0" w:color="auto"/>
        <w:bottom w:val="none" w:sz="0" w:space="0" w:color="auto"/>
        <w:right w:val="none" w:sz="0" w:space="0" w:color="auto"/>
      </w:divBdr>
    </w:div>
    <w:div w:id="1761094976">
      <w:bodyDiv w:val="1"/>
      <w:marLeft w:val="0"/>
      <w:marRight w:val="0"/>
      <w:marTop w:val="0"/>
      <w:marBottom w:val="0"/>
      <w:divBdr>
        <w:top w:val="none" w:sz="0" w:space="0" w:color="auto"/>
        <w:left w:val="none" w:sz="0" w:space="0" w:color="auto"/>
        <w:bottom w:val="none" w:sz="0" w:space="0" w:color="auto"/>
        <w:right w:val="none" w:sz="0" w:space="0" w:color="auto"/>
      </w:divBdr>
    </w:div>
    <w:div w:id="1978105843">
      <w:bodyDiv w:val="1"/>
      <w:marLeft w:val="0"/>
      <w:marRight w:val="0"/>
      <w:marTop w:val="0"/>
      <w:marBottom w:val="0"/>
      <w:divBdr>
        <w:top w:val="none" w:sz="0" w:space="0" w:color="auto"/>
        <w:left w:val="none" w:sz="0" w:space="0" w:color="auto"/>
        <w:bottom w:val="none" w:sz="0" w:space="0" w:color="auto"/>
        <w:right w:val="none" w:sz="0" w:space="0" w:color="auto"/>
      </w:divBdr>
    </w:div>
    <w:div w:id="1981572447">
      <w:bodyDiv w:val="1"/>
      <w:marLeft w:val="0"/>
      <w:marRight w:val="0"/>
      <w:marTop w:val="0"/>
      <w:marBottom w:val="0"/>
      <w:divBdr>
        <w:top w:val="none" w:sz="0" w:space="0" w:color="auto"/>
        <w:left w:val="none" w:sz="0" w:space="0" w:color="auto"/>
        <w:bottom w:val="none" w:sz="0" w:space="0" w:color="auto"/>
        <w:right w:val="none" w:sz="0" w:space="0" w:color="auto"/>
      </w:divBdr>
    </w:div>
    <w:div w:id="2036073610">
      <w:bodyDiv w:val="1"/>
      <w:marLeft w:val="0"/>
      <w:marRight w:val="0"/>
      <w:marTop w:val="0"/>
      <w:marBottom w:val="0"/>
      <w:divBdr>
        <w:top w:val="none" w:sz="0" w:space="0" w:color="auto"/>
        <w:left w:val="none" w:sz="0" w:space="0" w:color="auto"/>
        <w:bottom w:val="none" w:sz="0" w:space="0" w:color="auto"/>
        <w:right w:val="none" w:sz="0" w:space="0" w:color="auto"/>
      </w:divBdr>
    </w:div>
    <w:div w:id="2054696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hyperlink" Target="http://upstart.bizjournals.com/news/wire/2009/01/28/obamicon-me.html?page=all" TargetMode="External"/><Relationship Id="rId21" Type="http://schemas.openxmlformats.org/officeDocument/2006/relationships/hyperlink" Target="http://readwrite.com/2013/12/18/visual-web-2013-trends/" TargetMode="External"/><Relationship Id="rId22" Type="http://schemas.openxmlformats.org/officeDocument/2006/relationships/hyperlink" Target="http://digiday.com/platforms/5-charts-growth-visual-web/" TargetMode="Externa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commentsExtended" Target="commentsExtended.xml"/><Relationship Id="rId26" Type="http://schemas.microsoft.com/office/2011/relationships/people" Target="people.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hyperlink" Target="https://www.socialmediatoday.com/content/obamicon-yourself" TargetMode="External"/><Relationship Id="rId16" Type="http://schemas.openxmlformats.org/officeDocument/2006/relationships/hyperlink" Target="http://www.npr.org/templates/story/story.php?storyId=99466584" TargetMode="External"/><Relationship Id="rId17" Type="http://schemas.openxmlformats.org/officeDocument/2006/relationships/hyperlink" Target="http://www.english.ufl.edu/imagetext/archives/v8_1/gries/?print" TargetMode="External"/><Relationship Id="rId18" Type="http://schemas.openxmlformats.org/officeDocument/2006/relationships/hyperlink" Target="http://webservices.xml.com/pub/a/ws/2002/01/18/brewster.html" TargetMode="External"/><Relationship Id="rId19" Type="http://schemas.openxmlformats.org/officeDocument/2006/relationships/hyperlink" Target="http://thelede.blogs.nytimes.com/2009/02/17/so-sue-us-web-users-make-their-own-obamicons/"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hatisamedialab.com/" TargetMode="External"/><Relationship Id="rId2" Type="http://schemas.openxmlformats.org/officeDocument/2006/relationships/hyperlink" Target="https://monoskop.org/Media_archae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2447</Words>
  <Characters>70950</Characters>
  <Application>Microsoft Macintosh Word</Application>
  <DocSecurity>0</DocSecurity>
  <Lines>591</Lines>
  <Paragraphs>166</Paragraphs>
  <ScaleCrop>false</ScaleCrop>
  <HeadingPairs>
    <vt:vector size="4" baseType="variant">
      <vt:variant>
        <vt:lpstr>Title</vt:lpstr>
      </vt:variant>
      <vt:variant>
        <vt:i4>1</vt:i4>
      </vt:variant>
      <vt:variant>
        <vt:lpstr>Headings</vt:lpstr>
      </vt:variant>
      <vt:variant>
        <vt:i4>18</vt:i4>
      </vt:variant>
    </vt:vector>
  </HeadingPairs>
  <TitlesOfParts>
    <vt:vector size="19" baseType="lpstr">
      <vt:lpstr/>
      <vt:lpstr>Due to its ability to draw out the infrastructure of the visual web and complica</vt:lpstr>
      <vt:lpstr>With a focus on the past, media archeology shares similar concerns with media hi</vt:lpstr>
      <vt:lpstr>Media archeology offers an alternative perspective for digital visual studies by</vt:lpstr>
      <vt:lpstr>While media archeologists draw on a diverse set of research methods, including p</vt:lpstr>
      <vt:lpstr>What were the enabling conditions for the spread of the Obama Hope image? In an </vt:lpstr>
      <vt:lpstr>The instant and immediate removal of millions of user-generated Obamicons shows </vt:lpstr>
      <vt:lpstr>Many aspects of digital visual culture are networked, and it is important to pay</vt:lpstr>
      <vt:lpstr>Although the web has signaled a move away from the primacy of media institutions</vt:lpstr>
      <vt:lpstr/>
      <vt:lpstr>4. Digging Up Infrastructure with the Wayback Machine</vt:lpstr>
      <vt:lpstr/>
      <vt:lpstr>Still, presence and absence alike in the Wayback Machine’s archive of Obamicon.m</vt:lpstr>
      <vt:lpstr>Examining the appearance of the website over time shows that the Obamicon.me sit</vt:lpstr>
      <vt:lpstr>In addition to the homepage captures displaying such features and information, t</vt:lpstr>
      <vt:lpstr>Despite the errors and limitations of the archive, the record preserved on the W</vt:lpstr>
      <vt:lpstr>From the archived pages of Obamicon.me on the Wayback Machine, one can also reco</vt:lpstr>
      <vt:lpstr>The Wayback Machine makes it clear that sharing is not just something that autom</vt:lpstr>
      <vt:lpstr>Works Cited</vt:lpstr>
    </vt:vector>
  </TitlesOfParts>
  <Company/>
  <LinksUpToDate>false</LinksUpToDate>
  <CharactersWithSpaces>83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tou Asterion</dc:creator>
  <cp:keywords/>
  <dc:description/>
  <cp:lastModifiedBy>Batou Asterion</cp:lastModifiedBy>
  <cp:revision>2</cp:revision>
  <dcterms:created xsi:type="dcterms:W3CDTF">2018-02-21T20:32:00Z</dcterms:created>
  <dcterms:modified xsi:type="dcterms:W3CDTF">2018-02-21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db0fa46-eb46-39fe-bf71-4bd14de42728</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 (2016)</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6th edition (full note)</vt:lpwstr>
  </property>
  <property fmtid="{D5CDD505-2E9C-101B-9397-08002B2CF9AE}" pid="13" name="Mendeley Recent Style Id 4_1">
    <vt:lpwstr>http://www.zotero.org/styles/chicago-annotated-bibliography</vt:lpwstr>
  </property>
  <property fmtid="{D5CDD505-2E9C-101B-9397-08002B2CF9AE}" pid="14" name="Mendeley Recent Style Name 4_1">
    <vt:lpwstr>Chicago Manual of Style 17th edition (note, annotated bibliography)</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